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FC2445"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0" w:author="mkapur" w:date="2019-09-27T11:52:00Z">
                <w:rPr>
                  <w:rFonts w:ascii="Cambria Math" w:hAnsi="Cambria Math"/>
                </w:rPr>
                <m:t>)</m:t>
              </w:ins>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FC2445"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CE560D1"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was selected so that the growth increment could vary by</w:t>
      </w:r>
      <w:r w:rsidR="001467B0" w:rsidRPr="00AD5A40">
        <w:t xml:space="preserve"> up to </w:t>
      </w:r>
      <w:r w:rsidR="003B6653" w:rsidRPr="00AD5A40">
        <w:t xml:space="preserve">approximately </w:t>
      </w:r>
      <w:r w:rsidR="00204BEC" w:rsidRPr="00AD5A40">
        <w:t>±1</w:t>
      </w:r>
      <w:r w:rsidR="003B6653" w:rsidRPr="00AD5A40">
        <w:t>0%</w:t>
      </w:r>
      <w:r w:rsidR="00204BEC" w:rsidRPr="00AD5A40">
        <w:t>,</w:t>
      </w:r>
      <w:r w:rsidR="00A873FB" w:rsidRPr="00AD5A40">
        <w:t xml:space="preserve"> similar to the targeted contrast for our synthetic populations.</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E345670"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FC2445"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proofErr w:type="spellStart"/>
      <w:r w:rsidRPr="00692A9F">
        <w:rPr>
          <w:i/>
        </w:rPr>
        <w:t>i</w:t>
      </w:r>
      <w:proofErr w:type="spellEnd"/>
      <w:r>
        <w:t xml:space="preserve"> is alive (1) or dead (0) during year </w:t>
      </w:r>
      <w:r w:rsidRPr="00692A9F">
        <w:rPr>
          <w:i/>
        </w:rPr>
        <w:t>y</w:t>
      </w:r>
      <w:r>
        <w:t xml:space="preserve"> when it would be of age </w:t>
      </w:r>
      <w:proofErr w:type="gramStart"/>
      <w:r w:rsidRPr="00692A9F">
        <w:rPr>
          <w:i/>
        </w:rPr>
        <w:t>a</w:t>
      </w:r>
      <w:r>
        <w:t>.</w:t>
      </w:r>
      <w:proofErr w:type="gramEnd"/>
    </w:p>
    <w:p w14:paraId="0BE39C36" w14:textId="767CBD46" w:rsidR="007F0D1A" w:rsidRPr="00AD5A40" w:rsidRDefault="000806E3" w:rsidP="00692A9F">
      <w:pPr>
        <w:spacing w:before="240" w:line="276" w:lineRule="auto"/>
        <w:contextualSpacing w:val="0"/>
        <w:jc w:val="both"/>
        <w:rPr>
          <w:iCs/>
          <w:lang w:val="en"/>
        </w:rPr>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FC2445"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FC2445"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FC2445"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FC2445"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FC2445"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FC2445"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FC2445"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FC2445"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1" w:name="_Ref157361"/>
      <w:r w:rsidRPr="00AD5A40">
        <w:rPr>
          <w:rFonts w:eastAsiaTheme="minorEastAsia"/>
        </w:rPr>
        <w:t xml:space="preserve">A.1.4 </w:t>
      </w:r>
      <w:r w:rsidR="001F239F" w:rsidRPr="00AD5A40">
        <w:rPr>
          <w:rFonts w:eastAsiaTheme="minorEastAsia"/>
        </w:rPr>
        <w:t xml:space="preserve">Assigning </w:t>
      </w:r>
      <w:proofErr w:type="spellStart"/>
      <w:r w:rsidR="005A36FC">
        <w:rPr>
          <w:rFonts w:eastAsiaTheme="minorEastAsia"/>
        </w:rPr>
        <w:t>s</w:t>
      </w:r>
      <w:r w:rsidR="001F239F" w:rsidRPr="00AD5A40">
        <w:rPr>
          <w:rFonts w:eastAsiaTheme="minorEastAsia"/>
        </w:rPr>
        <w:t>patio</w:t>
      </w:r>
      <w:proofErr w:type="spellEnd"/>
      <w:r w:rsidR="001F239F" w:rsidRPr="00AD5A40">
        <w:rPr>
          <w:rFonts w:eastAsiaTheme="minorEastAsia"/>
        </w:rPr>
        <w:t xml:space="preserve">-temporal </w:t>
      </w:r>
      <w:r w:rsidR="005A36FC">
        <w:rPr>
          <w:rFonts w:eastAsiaTheme="minorEastAsia"/>
        </w:rPr>
        <w:t>v</w:t>
      </w:r>
      <w:r w:rsidR="001F239F" w:rsidRPr="00AD5A40">
        <w:rPr>
          <w:rFonts w:eastAsiaTheme="minorEastAsia"/>
        </w:rPr>
        <w:t>ariation</w:t>
      </w:r>
      <w:bookmarkEnd w:id="1"/>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7CBFC0D9"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2"/>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FC2445"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05A963E1" w:rsidR="002E43FF" w:rsidRPr="00AD5A40" w:rsidRDefault="002E43FF" w:rsidP="00692A9F">
            <w:pPr>
              <w:pStyle w:val="Caption"/>
              <w:spacing w:after="0"/>
              <w:contextualSpacing w:val="0"/>
            </w:pPr>
            <w:del w:id="3" w:author="mkapur" w:date="2019-09-27T14:33:00Z">
              <w:r w:rsidRPr="00AD5A40" w:rsidDel="00A86F1E">
                <w:delText xml:space="preserve">62 </w:delText>
              </w:r>
            </w:del>
            <w:ins w:id="4" w:author="mkapur" w:date="2019-09-27T14:33:00Z">
              <w:r w:rsidR="00A86F1E">
                <w:t>10</w:t>
              </w:r>
              <w:r w:rsidR="00A86F1E" w:rsidRPr="00AD5A40">
                <w:t xml:space="preserve"> </w:t>
              </w:r>
            </w:ins>
            <w:r w:rsidRPr="00AD5A40">
              <w:t>(</w:t>
            </w:r>
            <w:r w:rsidR="00AC25F7">
              <w:t>regime</w:t>
            </w:r>
            <w:r w:rsidRPr="00AD5A40">
              <w:t xml:space="preserve"> 1)</w:t>
            </w:r>
          </w:p>
          <w:p w14:paraId="7C883FF3" w14:textId="54E1F66B" w:rsidR="00041698" w:rsidRPr="00AD5A40" w:rsidRDefault="002B773C" w:rsidP="00692A9F">
            <w:pPr>
              <w:pStyle w:val="Caption"/>
              <w:spacing w:after="0"/>
              <w:contextualSpacing w:val="0"/>
            </w:pPr>
            <w:del w:id="5" w:author="mkapur" w:date="2019-09-27T14:33:00Z">
              <w:r w:rsidRPr="00AD5A40" w:rsidDel="00A86F1E">
                <w:delText xml:space="preserve">74 </w:delText>
              </w:r>
            </w:del>
            <w:ins w:id="6" w:author="mkapur" w:date="2019-09-27T14:33:00Z">
              <w:r w:rsidR="00A86F1E">
                <w:t>70</w:t>
              </w:r>
              <w:r w:rsidR="00A86F1E" w:rsidRPr="00AD5A40">
                <w:t xml:space="preserve"> </w:t>
              </w:r>
            </w:ins>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FC2445"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67A840B5" w:rsidR="00FC654D" w:rsidRPr="00AD5A40" w:rsidRDefault="002B773C" w:rsidP="00692A9F">
            <w:pPr>
              <w:pStyle w:val="Caption"/>
              <w:spacing w:after="0"/>
              <w:contextualSpacing w:val="0"/>
            </w:pPr>
            <w:del w:id="7" w:author="mkapur" w:date="2019-09-27T14:33:00Z">
              <w:r w:rsidRPr="00AD5A40" w:rsidDel="00A86F1E">
                <w:delText>215</w:delText>
              </w:r>
              <w:r w:rsidR="00FC654D" w:rsidRPr="00AD5A40" w:rsidDel="00A86F1E">
                <w:delText xml:space="preserve"> </w:delText>
              </w:r>
            </w:del>
            <w:ins w:id="8" w:author="mkapur" w:date="2019-09-27T14:33:00Z">
              <w:r w:rsidR="00A86F1E">
                <w:t>12</w:t>
              </w:r>
              <w:r w:rsidR="00A86F1E" w:rsidRPr="00AD5A40">
                <w:t xml:space="preserve"> </w:t>
              </w:r>
            </w:ins>
            <w:r w:rsidR="00FC654D" w:rsidRPr="00AD5A40">
              <w:t>(</w:t>
            </w:r>
            <w:r w:rsidR="00AC25F7">
              <w:t>regime</w:t>
            </w:r>
            <w:r w:rsidR="00FC654D" w:rsidRPr="00AD5A40">
              <w:t xml:space="preserve"> 1)</w:t>
            </w:r>
          </w:p>
          <w:p w14:paraId="368A4C42" w14:textId="26E080C5" w:rsidR="00FC654D" w:rsidRPr="00AD5A40" w:rsidRDefault="002B773C" w:rsidP="00692A9F">
            <w:pPr>
              <w:pStyle w:val="Caption"/>
              <w:spacing w:after="0"/>
              <w:contextualSpacing w:val="0"/>
            </w:pPr>
            <w:del w:id="9" w:author="mkapur" w:date="2019-09-27T14:33:00Z">
              <w:r w:rsidRPr="00AD5A40" w:rsidDel="00A86F1E">
                <w:delText xml:space="preserve">258 </w:delText>
              </w:r>
            </w:del>
            <w:ins w:id="10" w:author="mkapur" w:date="2019-09-27T14:33:00Z">
              <w:r w:rsidR="00A86F1E">
                <w:t>84</w:t>
              </w:r>
              <w:r w:rsidR="00A86F1E" w:rsidRPr="00AD5A40">
                <w:t xml:space="preserve"> </w:t>
              </w:r>
            </w:ins>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451A9161" w:rsidR="00D5715F" w:rsidRPr="00AD5A40" w:rsidRDefault="00FC654D" w:rsidP="00692A9F">
            <w:pPr>
              <w:pStyle w:val="Caption"/>
              <w:spacing w:after="0"/>
              <w:contextualSpacing w:val="0"/>
            </w:pPr>
            <w:r w:rsidRPr="00AD5A40">
              <w:t>0.25 (</w:t>
            </w:r>
            <w:r w:rsidR="00AC25F7">
              <w:t>regime</w:t>
            </w:r>
            <w:r w:rsidRPr="00AD5A40">
              <w:t xml:space="preserve"> 1)</w:t>
            </w:r>
          </w:p>
          <w:p w14:paraId="7E495251" w14:textId="107E5962" w:rsidR="00AE1859" w:rsidRPr="00AD5A40" w:rsidRDefault="00FC654D" w:rsidP="00692A9F">
            <w:pPr>
              <w:pStyle w:val="Caption"/>
              <w:spacing w:after="0"/>
              <w:contextualSpacing w:val="0"/>
            </w:pPr>
            <w:r w:rsidRPr="00AD5A40">
              <w:t>0.</w:t>
            </w:r>
            <w:r w:rsidR="002B773C" w:rsidRPr="00AD5A40">
              <w:t>25</w:t>
            </w:r>
            <w:r w:rsidRPr="00AD5A40">
              <w:t xml:space="preserve"> (</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11" w:name="_Hlk5259652"/>
        <w:tc>
          <w:tcPr>
            <w:tcW w:w="1448" w:type="dxa"/>
            <w:tcBorders>
              <w:top w:val="nil"/>
              <w:left w:val="nil"/>
              <w:bottom w:val="nil"/>
              <w:right w:val="nil"/>
            </w:tcBorders>
          </w:tcPr>
          <w:p w14:paraId="013B473B" w14:textId="23F468FF" w:rsidR="00FC654D" w:rsidRPr="00AD5A40" w:rsidRDefault="00FC2445"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1"/>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550F30A9" w:rsidR="00FC654D" w:rsidRPr="00AD5A40" w:rsidRDefault="00FC654D" w:rsidP="00692A9F">
            <w:pPr>
              <w:pStyle w:val="Caption"/>
              <w:spacing w:after="0"/>
              <w:contextualSpacing w:val="0"/>
            </w:pPr>
            <w:del w:id="12" w:author="mkapur" w:date="2019-09-27T14:33:00Z">
              <w:r w:rsidRPr="00AD5A40" w:rsidDel="00A86F1E">
                <w:delText>0</w:delText>
              </w:r>
            </w:del>
            <w:ins w:id="13" w:author="mkapur" w:date="2019-09-27T14:33:00Z">
              <w:r w:rsidR="00A86F1E">
                <w:t>3</w:t>
              </w:r>
            </w:ins>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FC2445"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30CD77EF" w:rsidR="00FC654D" w:rsidRPr="00AD5A40" w:rsidRDefault="00FC654D" w:rsidP="00692A9F">
            <w:pPr>
              <w:pStyle w:val="Caption"/>
              <w:spacing w:after="0"/>
              <w:contextualSpacing w:val="0"/>
            </w:pPr>
            <w:r w:rsidRPr="00AD5A40">
              <w:t>15</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FC2445"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1642AFC7" w:rsidR="00FC654D" w:rsidRPr="00AD5A40" w:rsidRDefault="00FC654D" w:rsidP="00692A9F">
            <w:pPr>
              <w:pStyle w:val="Caption"/>
              <w:spacing w:after="0"/>
              <w:contextualSpacing w:val="0"/>
            </w:pPr>
            <w:r w:rsidRPr="00AD5A40">
              <w:t>0.</w:t>
            </w:r>
            <w:ins w:id="14" w:author="mkapur" w:date="2019-09-27T14:33:00Z">
              <w:r w:rsidR="00A86F1E">
                <w:t>1</w:t>
              </w:r>
            </w:ins>
            <w:del w:id="15" w:author="mkapur" w:date="2019-09-27T14:33:00Z">
              <w:r w:rsidRPr="00AD5A40" w:rsidDel="00A86F1E">
                <w:delText>025</w:delText>
              </w:r>
            </w:del>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0F018076" w:rsidR="00FC654D" w:rsidRPr="00AD5A40" w:rsidRDefault="00F2785D" w:rsidP="00692A9F">
            <w:pPr>
              <w:pStyle w:val="Caption"/>
              <w:spacing w:after="0"/>
              <w:contextualSpacing w:val="0"/>
            </w:pPr>
            <w:del w:id="16" w:author="mkapur" w:date="2019-09-27T14:34:00Z">
              <w:r w:rsidDel="00A86F1E">
                <w:delText>75</w:delText>
              </w:r>
            </w:del>
            <w:ins w:id="17" w:author="mkapur" w:date="2019-09-27T14:34:00Z">
              <w:r w:rsidR="00A86F1E">
                <w:t>44</w:t>
              </w:r>
            </w:ins>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692A9F">
        <w:trPr>
          <w:cantSplit/>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FC2445"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18"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18"/>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Change w:id="19">
          <w:tblGrid>
            <w:gridCol w:w="889"/>
            <w:gridCol w:w="1104"/>
            <w:gridCol w:w="956"/>
            <w:gridCol w:w="1070"/>
            <w:gridCol w:w="1069"/>
            <w:gridCol w:w="1070"/>
            <w:gridCol w:w="1069"/>
            <w:gridCol w:w="1062"/>
            <w:gridCol w:w="1061"/>
          </w:tblGrid>
        </w:tblGridChange>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4728E3">
        <w:tblPrEx>
          <w:tblW w:w="9350" w:type="dxa"/>
          <w:tblPrExChange w:id="20" w:author="mkapur" w:date="2019-09-27T16:13:00Z">
            <w:tblPrEx>
              <w:tblW w:w="9350" w:type="dxa"/>
            </w:tblPrEx>
          </w:tblPrExChange>
        </w:tblPrEx>
        <w:trPr>
          <w:trHeight w:val="9"/>
          <w:trPrChange w:id="21" w:author="mkapur" w:date="2019-09-27T16:13:00Z">
            <w:trPr>
              <w:trHeight w:val="9"/>
            </w:trPr>
          </w:trPrChange>
        </w:trPr>
        <w:tc>
          <w:tcPr>
            <w:tcW w:w="889" w:type="dxa"/>
            <w:tcPrChange w:id="22" w:author="mkapur" w:date="2019-09-27T16:13:00Z">
              <w:tcPr>
                <w:tcW w:w="889" w:type="dxa"/>
              </w:tcPr>
            </w:tcPrChange>
          </w:tcPr>
          <w:p w14:paraId="69EBCA52" w14:textId="77777777" w:rsidR="004467A0" w:rsidRPr="00AD5A40" w:rsidRDefault="004467A0" w:rsidP="004467A0">
            <w:pPr>
              <w:spacing w:line="276" w:lineRule="auto"/>
              <w:rPr>
                <w:sz w:val="20"/>
                <w:szCs w:val="20"/>
              </w:rPr>
            </w:pPr>
            <w:r w:rsidRPr="00AD5A40">
              <w:rPr>
                <w:sz w:val="20"/>
                <w:szCs w:val="20"/>
              </w:rPr>
              <w:t>1</w:t>
            </w:r>
          </w:p>
        </w:tc>
        <w:tc>
          <w:tcPr>
            <w:tcW w:w="1104" w:type="dxa"/>
            <w:tcPrChange w:id="23" w:author="mkapur" w:date="2019-09-27T16:13:00Z">
              <w:tcPr>
                <w:tcW w:w="1104" w:type="dxa"/>
              </w:tcPr>
            </w:tcPrChange>
          </w:tcPr>
          <w:p w14:paraId="15BD9644" w14:textId="77777777" w:rsidR="004467A0" w:rsidRPr="00AD5A40" w:rsidRDefault="004467A0" w:rsidP="004467A0">
            <w:pPr>
              <w:spacing w:line="276" w:lineRule="auto"/>
              <w:rPr>
                <w:sz w:val="20"/>
                <w:szCs w:val="20"/>
              </w:rPr>
            </w:pPr>
            <w:r w:rsidRPr="00AD5A40">
              <w:rPr>
                <w:sz w:val="20"/>
                <w:szCs w:val="20"/>
              </w:rPr>
              <w:t>No spatial breaks</w:t>
            </w:r>
          </w:p>
        </w:tc>
        <w:tc>
          <w:tcPr>
            <w:tcW w:w="956" w:type="dxa"/>
            <w:tcPrChange w:id="24" w:author="mkapur" w:date="2019-09-27T16:13:00Z">
              <w:tcPr>
                <w:tcW w:w="956" w:type="dxa"/>
              </w:tcPr>
            </w:tcPrChange>
          </w:tcPr>
          <w:p w14:paraId="253A6674" w14:textId="77777777" w:rsidR="004467A0" w:rsidRPr="00AD5A40" w:rsidRDefault="004467A0" w:rsidP="004467A0">
            <w:pPr>
              <w:spacing w:line="276" w:lineRule="auto"/>
              <w:rPr>
                <w:sz w:val="20"/>
                <w:szCs w:val="20"/>
              </w:rPr>
            </w:pPr>
            <w:r w:rsidRPr="00AD5A40">
              <w:rPr>
                <w:sz w:val="20"/>
                <w:szCs w:val="20"/>
              </w:rPr>
              <w:t>None</w:t>
            </w:r>
          </w:p>
        </w:tc>
        <w:tc>
          <w:tcPr>
            <w:tcW w:w="1070" w:type="dxa"/>
            <w:vAlign w:val="bottom"/>
            <w:tcPrChange w:id="25" w:author="mkapur" w:date="2019-09-27T16:13:00Z">
              <w:tcPr>
                <w:tcW w:w="1070" w:type="dxa"/>
                <w:vAlign w:val="center"/>
              </w:tcPr>
            </w:tcPrChange>
          </w:tcPr>
          <w:p w14:paraId="4C792903" w14:textId="6FA87513" w:rsidR="004467A0" w:rsidRPr="004467A0" w:rsidRDefault="004467A0" w:rsidP="004467A0">
            <w:pPr>
              <w:spacing w:line="276" w:lineRule="auto"/>
              <w:rPr>
                <w:sz w:val="20"/>
                <w:szCs w:val="20"/>
              </w:rPr>
            </w:pPr>
            <w:ins w:id="26" w:author="mkapur" w:date="2019-09-27T16:13:00Z">
              <w:r w:rsidRPr="004467A0">
                <w:rPr>
                  <w:color w:val="000000"/>
                  <w:sz w:val="22"/>
                  <w:szCs w:val="22"/>
                  <w:rPrChange w:id="27" w:author="mkapur" w:date="2019-09-27T16:13:00Z">
                    <w:rPr>
                      <w:rFonts w:ascii="Calibri" w:hAnsi="Calibri" w:cs="Calibri"/>
                      <w:color w:val="000000"/>
                      <w:sz w:val="22"/>
                      <w:szCs w:val="22"/>
                    </w:rPr>
                  </w:rPrChange>
                </w:rPr>
                <w:t>0.96, 0.74</w:t>
              </w:r>
            </w:ins>
            <w:del w:id="28" w:author="mkapur" w:date="2019-09-27T16:13:00Z">
              <w:r w:rsidRPr="004467A0" w:rsidDel="004728E3">
                <w:rPr>
                  <w:color w:val="000000"/>
                  <w:sz w:val="20"/>
                  <w:szCs w:val="20"/>
                </w:rPr>
                <w:delText>0.64, 0.03</w:delText>
              </w:r>
            </w:del>
          </w:p>
        </w:tc>
        <w:tc>
          <w:tcPr>
            <w:tcW w:w="1069" w:type="dxa"/>
            <w:vAlign w:val="bottom"/>
            <w:tcPrChange w:id="29" w:author="mkapur" w:date="2019-09-27T16:13:00Z">
              <w:tcPr>
                <w:tcW w:w="1069" w:type="dxa"/>
                <w:vAlign w:val="center"/>
              </w:tcPr>
            </w:tcPrChange>
          </w:tcPr>
          <w:p w14:paraId="5F272CC2" w14:textId="1CF2E379" w:rsidR="004467A0" w:rsidRPr="004467A0" w:rsidRDefault="004467A0" w:rsidP="004467A0">
            <w:pPr>
              <w:spacing w:line="276" w:lineRule="auto"/>
              <w:rPr>
                <w:sz w:val="20"/>
                <w:szCs w:val="20"/>
              </w:rPr>
            </w:pPr>
            <w:ins w:id="30" w:author="mkapur" w:date="2019-09-27T16:13:00Z">
              <w:r w:rsidRPr="004467A0">
                <w:rPr>
                  <w:color w:val="000000"/>
                  <w:sz w:val="22"/>
                  <w:szCs w:val="22"/>
                  <w:rPrChange w:id="31" w:author="mkapur" w:date="2019-09-27T16:13:00Z">
                    <w:rPr>
                      <w:rFonts w:ascii="Calibri" w:hAnsi="Calibri" w:cs="Calibri"/>
                      <w:color w:val="000000"/>
                      <w:sz w:val="22"/>
                      <w:szCs w:val="22"/>
                    </w:rPr>
                  </w:rPrChange>
                </w:rPr>
                <w:t>0.86, 0.86, 0.82</w:t>
              </w:r>
            </w:ins>
            <w:del w:id="32" w:author="mkapur" w:date="2019-09-27T16:13:00Z">
              <w:r w:rsidRPr="004467A0" w:rsidDel="004728E3">
                <w:rPr>
                  <w:color w:val="000000"/>
                  <w:sz w:val="20"/>
                  <w:szCs w:val="20"/>
                </w:rPr>
                <w:delText>0.89, 0.92, 0.75</w:delText>
              </w:r>
            </w:del>
          </w:p>
        </w:tc>
        <w:tc>
          <w:tcPr>
            <w:tcW w:w="1070" w:type="dxa"/>
            <w:vAlign w:val="bottom"/>
            <w:tcPrChange w:id="33" w:author="mkapur" w:date="2019-09-27T16:13:00Z">
              <w:tcPr>
                <w:tcW w:w="1070" w:type="dxa"/>
                <w:vAlign w:val="center"/>
              </w:tcPr>
            </w:tcPrChange>
          </w:tcPr>
          <w:p w14:paraId="4684E5DA" w14:textId="765340CA" w:rsidR="004467A0" w:rsidRPr="004467A0" w:rsidRDefault="004467A0" w:rsidP="004467A0">
            <w:pPr>
              <w:spacing w:line="276" w:lineRule="auto"/>
              <w:rPr>
                <w:sz w:val="20"/>
                <w:szCs w:val="20"/>
              </w:rPr>
            </w:pPr>
            <w:ins w:id="34" w:author="mkapur" w:date="2019-09-27T16:13:00Z">
              <w:r w:rsidRPr="004467A0">
                <w:rPr>
                  <w:color w:val="000000"/>
                  <w:sz w:val="22"/>
                  <w:szCs w:val="22"/>
                  <w:rPrChange w:id="35" w:author="mkapur" w:date="2019-09-27T16:13:00Z">
                    <w:rPr>
                      <w:rFonts w:ascii="Calibri" w:hAnsi="Calibri" w:cs="Calibri"/>
                      <w:color w:val="000000"/>
                      <w:sz w:val="22"/>
                      <w:szCs w:val="22"/>
                    </w:rPr>
                  </w:rPrChange>
                </w:rPr>
                <w:t>0.96, 0.02</w:t>
              </w:r>
            </w:ins>
            <w:del w:id="36" w:author="mkapur" w:date="2019-09-27T16:13:00Z">
              <w:r w:rsidRPr="004467A0" w:rsidDel="004728E3">
                <w:rPr>
                  <w:color w:val="000000"/>
                  <w:sz w:val="20"/>
                  <w:szCs w:val="20"/>
                </w:rPr>
                <w:delText>0.66, 0.04</w:delText>
              </w:r>
            </w:del>
          </w:p>
        </w:tc>
        <w:tc>
          <w:tcPr>
            <w:tcW w:w="1069" w:type="dxa"/>
            <w:vAlign w:val="bottom"/>
            <w:tcPrChange w:id="37" w:author="mkapur" w:date="2019-09-27T16:13:00Z">
              <w:tcPr>
                <w:tcW w:w="1069" w:type="dxa"/>
                <w:vAlign w:val="center"/>
              </w:tcPr>
            </w:tcPrChange>
          </w:tcPr>
          <w:p w14:paraId="32C3F4B3" w14:textId="0F9C5446" w:rsidR="004467A0" w:rsidRPr="004467A0" w:rsidRDefault="004467A0" w:rsidP="004467A0">
            <w:pPr>
              <w:spacing w:line="276" w:lineRule="auto"/>
              <w:rPr>
                <w:sz w:val="20"/>
                <w:szCs w:val="20"/>
                <w:rPrChange w:id="38" w:author="mkapur" w:date="2019-09-27T16:13:00Z">
                  <w:rPr>
                    <w:sz w:val="20"/>
                    <w:szCs w:val="20"/>
                  </w:rPr>
                </w:rPrChange>
              </w:rPr>
            </w:pPr>
            <w:ins w:id="39" w:author="mkapur" w:date="2019-09-27T16:13:00Z">
              <w:r w:rsidRPr="004467A0">
                <w:rPr>
                  <w:color w:val="000000"/>
                  <w:sz w:val="22"/>
                  <w:szCs w:val="22"/>
                  <w:rPrChange w:id="40" w:author="mkapur" w:date="2019-09-27T16:13:00Z">
                    <w:rPr>
                      <w:rFonts w:ascii="Calibri" w:hAnsi="Calibri" w:cs="Calibri"/>
                      <w:color w:val="000000"/>
                      <w:sz w:val="22"/>
                      <w:szCs w:val="22"/>
                    </w:rPr>
                  </w:rPrChange>
                </w:rPr>
                <w:t>0.95, 0.93, 0.75</w:t>
              </w:r>
            </w:ins>
            <w:del w:id="41" w:author="mkapur" w:date="2019-09-27T16:13:00Z">
              <w:r w:rsidRPr="004467A0" w:rsidDel="004728E3">
                <w:rPr>
                  <w:color w:val="000000"/>
                  <w:sz w:val="20"/>
                  <w:szCs w:val="20"/>
                </w:rPr>
                <w:delText>0.91, 0.93, 0.7</w:delText>
              </w:r>
            </w:del>
          </w:p>
        </w:tc>
        <w:tc>
          <w:tcPr>
            <w:tcW w:w="1062" w:type="dxa"/>
            <w:vAlign w:val="bottom"/>
            <w:tcPrChange w:id="42" w:author="mkapur" w:date="2019-09-27T16:13:00Z">
              <w:tcPr>
                <w:tcW w:w="1062" w:type="dxa"/>
                <w:vAlign w:val="center"/>
              </w:tcPr>
            </w:tcPrChange>
          </w:tcPr>
          <w:p w14:paraId="14C929A7" w14:textId="3E77B7AF" w:rsidR="004467A0" w:rsidRPr="004467A0" w:rsidRDefault="004467A0" w:rsidP="004467A0">
            <w:pPr>
              <w:spacing w:line="276" w:lineRule="auto"/>
              <w:rPr>
                <w:sz w:val="20"/>
                <w:szCs w:val="20"/>
              </w:rPr>
            </w:pPr>
            <w:ins w:id="43" w:author="mkapur" w:date="2019-09-27T16:13:00Z">
              <w:r w:rsidRPr="004467A0">
                <w:rPr>
                  <w:color w:val="000000"/>
                  <w:sz w:val="22"/>
                  <w:szCs w:val="22"/>
                  <w:rPrChange w:id="44" w:author="mkapur" w:date="2019-09-27T16:13:00Z">
                    <w:rPr>
                      <w:rFonts w:ascii="Calibri" w:hAnsi="Calibri" w:cs="Calibri"/>
                      <w:color w:val="000000"/>
                      <w:sz w:val="22"/>
                      <w:szCs w:val="22"/>
                    </w:rPr>
                  </w:rPrChange>
                </w:rPr>
                <w:t>0.95, 0.01</w:t>
              </w:r>
            </w:ins>
            <w:del w:id="45" w:author="mkapur" w:date="2019-09-27T16:13:00Z">
              <w:r w:rsidRPr="004467A0" w:rsidDel="004728E3">
                <w:rPr>
                  <w:color w:val="000000"/>
                  <w:sz w:val="20"/>
                  <w:szCs w:val="20"/>
                </w:rPr>
                <w:delText>0.63, 0.05</w:delText>
              </w:r>
            </w:del>
          </w:p>
        </w:tc>
        <w:tc>
          <w:tcPr>
            <w:tcW w:w="1061" w:type="dxa"/>
            <w:vAlign w:val="bottom"/>
            <w:tcPrChange w:id="46" w:author="mkapur" w:date="2019-09-27T16:13:00Z">
              <w:tcPr>
                <w:tcW w:w="1061" w:type="dxa"/>
                <w:vAlign w:val="center"/>
              </w:tcPr>
            </w:tcPrChange>
          </w:tcPr>
          <w:p w14:paraId="48A29355" w14:textId="397CE9BC" w:rsidR="004467A0" w:rsidRPr="004467A0" w:rsidRDefault="004467A0" w:rsidP="004467A0">
            <w:pPr>
              <w:spacing w:line="276" w:lineRule="auto"/>
              <w:rPr>
                <w:sz w:val="20"/>
                <w:szCs w:val="20"/>
              </w:rPr>
            </w:pPr>
            <w:ins w:id="47" w:author="mkapur" w:date="2019-09-27T16:13:00Z">
              <w:r w:rsidRPr="004467A0">
                <w:rPr>
                  <w:color w:val="000000"/>
                  <w:sz w:val="22"/>
                  <w:szCs w:val="22"/>
                  <w:rPrChange w:id="48" w:author="mkapur" w:date="2019-09-27T16:13:00Z">
                    <w:rPr>
                      <w:rFonts w:ascii="Calibri" w:hAnsi="Calibri" w:cs="Calibri"/>
                      <w:color w:val="000000"/>
                      <w:sz w:val="22"/>
                      <w:szCs w:val="22"/>
                    </w:rPr>
                  </w:rPrChange>
                </w:rPr>
                <w:t>0.95, 0.91, 0.83</w:t>
              </w:r>
            </w:ins>
            <w:del w:id="49" w:author="mkapur" w:date="2019-09-27T16:13:00Z">
              <w:r w:rsidRPr="004467A0" w:rsidDel="004728E3">
                <w:rPr>
                  <w:color w:val="000000"/>
                  <w:sz w:val="20"/>
                  <w:szCs w:val="20"/>
                </w:rPr>
                <w:delText>0.88, 0.96, 0.76</w:delText>
              </w:r>
            </w:del>
          </w:p>
        </w:tc>
      </w:tr>
      <w:tr w:rsidR="004467A0" w:rsidRPr="00AD5A40" w14:paraId="1A561C3D" w14:textId="1FFAFB79" w:rsidTr="004728E3">
        <w:tblPrEx>
          <w:tblW w:w="9350" w:type="dxa"/>
          <w:tblPrExChange w:id="50" w:author="mkapur" w:date="2019-09-27T16:13:00Z">
            <w:tblPrEx>
              <w:tblW w:w="9350" w:type="dxa"/>
            </w:tblPrEx>
          </w:tblPrExChange>
        </w:tblPrEx>
        <w:trPr>
          <w:trHeight w:val="9"/>
          <w:trPrChange w:id="51" w:author="mkapur" w:date="2019-09-27T16:13:00Z">
            <w:trPr>
              <w:trHeight w:val="9"/>
            </w:trPr>
          </w:trPrChange>
        </w:trPr>
        <w:tc>
          <w:tcPr>
            <w:tcW w:w="889" w:type="dxa"/>
            <w:tcPrChange w:id="52" w:author="mkapur" w:date="2019-09-27T16:13:00Z">
              <w:tcPr>
                <w:tcW w:w="889" w:type="dxa"/>
              </w:tcPr>
            </w:tcPrChange>
          </w:tcPr>
          <w:p w14:paraId="290EEC49" w14:textId="77777777" w:rsidR="004467A0" w:rsidRPr="00AD5A40" w:rsidRDefault="004467A0" w:rsidP="004467A0">
            <w:pPr>
              <w:spacing w:line="276" w:lineRule="auto"/>
              <w:rPr>
                <w:sz w:val="20"/>
                <w:szCs w:val="20"/>
              </w:rPr>
            </w:pPr>
            <w:r w:rsidRPr="00AD5A40">
              <w:rPr>
                <w:sz w:val="20"/>
                <w:szCs w:val="20"/>
              </w:rPr>
              <w:t>2</w:t>
            </w:r>
          </w:p>
        </w:tc>
        <w:tc>
          <w:tcPr>
            <w:tcW w:w="1104" w:type="dxa"/>
            <w:tcPrChange w:id="53" w:author="mkapur" w:date="2019-09-27T16:13:00Z">
              <w:tcPr>
                <w:tcW w:w="1104" w:type="dxa"/>
              </w:tcPr>
            </w:tcPrChange>
          </w:tcPr>
          <w:p w14:paraId="3C8B8742" w14:textId="77777777" w:rsidR="004467A0" w:rsidRPr="00AD5A40" w:rsidRDefault="004467A0" w:rsidP="004467A0">
            <w:pPr>
              <w:spacing w:line="276" w:lineRule="auto"/>
              <w:rPr>
                <w:sz w:val="20"/>
                <w:szCs w:val="20"/>
              </w:rPr>
            </w:pPr>
            <w:r w:rsidRPr="00AD5A40">
              <w:rPr>
                <w:sz w:val="20"/>
                <w:szCs w:val="20"/>
              </w:rPr>
              <w:t>Single, spatial break in middle of range, with no overlap and strong contrast</w:t>
            </w:r>
          </w:p>
        </w:tc>
        <w:tc>
          <w:tcPr>
            <w:tcW w:w="956" w:type="dxa"/>
            <w:tcPrChange w:id="54" w:author="mkapur" w:date="2019-09-27T16:13:00Z">
              <w:tcPr>
                <w:tcW w:w="956" w:type="dxa"/>
              </w:tcPr>
            </w:tcPrChange>
          </w:tcPr>
          <w:p w14:paraId="4FD0C78B" w14:textId="77777777" w:rsidR="004467A0" w:rsidRPr="00AD5A40" w:rsidRDefault="004467A0" w:rsidP="004467A0">
            <w:pPr>
              <w:spacing w:line="276" w:lineRule="auto"/>
              <w:rPr>
                <w:sz w:val="20"/>
                <w:szCs w:val="20"/>
              </w:rPr>
            </w:pPr>
            <w:r w:rsidRPr="00AD5A40">
              <w:rPr>
                <w:sz w:val="20"/>
                <w:szCs w:val="20"/>
              </w:rPr>
              <w:t>25° Latitude and 25° Longitude</w:t>
            </w:r>
          </w:p>
        </w:tc>
        <w:tc>
          <w:tcPr>
            <w:tcW w:w="1070" w:type="dxa"/>
            <w:vAlign w:val="bottom"/>
            <w:tcPrChange w:id="55" w:author="mkapur" w:date="2019-09-27T16:13:00Z">
              <w:tcPr>
                <w:tcW w:w="1070" w:type="dxa"/>
                <w:vAlign w:val="center"/>
              </w:tcPr>
            </w:tcPrChange>
          </w:tcPr>
          <w:p w14:paraId="1783EDCD" w14:textId="431A6232" w:rsidR="004467A0" w:rsidRPr="004467A0" w:rsidRDefault="004467A0" w:rsidP="004467A0">
            <w:pPr>
              <w:spacing w:line="276" w:lineRule="auto"/>
              <w:rPr>
                <w:sz w:val="20"/>
                <w:szCs w:val="20"/>
              </w:rPr>
            </w:pPr>
            <w:ins w:id="56" w:author="mkapur" w:date="2019-09-27T16:13:00Z">
              <w:r w:rsidRPr="004467A0">
                <w:rPr>
                  <w:color w:val="000000"/>
                  <w:sz w:val="22"/>
                  <w:szCs w:val="22"/>
                  <w:rPrChange w:id="57" w:author="mkapur" w:date="2019-09-27T16:13:00Z">
                    <w:rPr>
                      <w:rFonts w:ascii="Calibri" w:hAnsi="Calibri" w:cs="Calibri"/>
                      <w:color w:val="000000"/>
                      <w:sz w:val="22"/>
                      <w:szCs w:val="22"/>
                    </w:rPr>
                  </w:rPrChange>
                </w:rPr>
                <w:t>0.48, 0.43</w:t>
              </w:r>
            </w:ins>
            <w:del w:id="58" w:author="mkapur" w:date="2019-09-27T16:13:00Z">
              <w:r w:rsidRPr="004467A0" w:rsidDel="004728E3">
                <w:rPr>
                  <w:color w:val="000000"/>
                  <w:sz w:val="20"/>
                  <w:szCs w:val="20"/>
                </w:rPr>
                <w:delText>0.32, 0.04</w:delText>
              </w:r>
            </w:del>
          </w:p>
        </w:tc>
        <w:tc>
          <w:tcPr>
            <w:tcW w:w="1069" w:type="dxa"/>
            <w:vAlign w:val="bottom"/>
            <w:tcPrChange w:id="59" w:author="mkapur" w:date="2019-09-27T16:13:00Z">
              <w:tcPr>
                <w:tcW w:w="1069" w:type="dxa"/>
                <w:vAlign w:val="center"/>
              </w:tcPr>
            </w:tcPrChange>
          </w:tcPr>
          <w:p w14:paraId="3B467DD5" w14:textId="3EBFDFF7" w:rsidR="004467A0" w:rsidRPr="004467A0" w:rsidRDefault="004467A0" w:rsidP="004467A0">
            <w:pPr>
              <w:spacing w:line="276" w:lineRule="auto"/>
              <w:rPr>
                <w:sz w:val="20"/>
                <w:szCs w:val="20"/>
              </w:rPr>
            </w:pPr>
            <w:ins w:id="60" w:author="mkapur" w:date="2019-09-27T16:13:00Z">
              <w:r w:rsidRPr="004467A0">
                <w:rPr>
                  <w:color w:val="000000"/>
                  <w:sz w:val="22"/>
                  <w:szCs w:val="22"/>
                  <w:rPrChange w:id="61" w:author="mkapur" w:date="2019-09-27T16:13:00Z">
                    <w:rPr>
                      <w:rFonts w:ascii="Calibri" w:hAnsi="Calibri" w:cs="Calibri"/>
                      <w:color w:val="000000"/>
                      <w:sz w:val="22"/>
                      <w:szCs w:val="22"/>
                    </w:rPr>
                  </w:rPrChange>
                </w:rPr>
                <w:t>0.92, 0.99, 0.89</w:t>
              </w:r>
            </w:ins>
            <w:del w:id="62" w:author="mkapur" w:date="2019-09-27T16:13:00Z">
              <w:r w:rsidRPr="004467A0" w:rsidDel="004728E3">
                <w:rPr>
                  <w:color w:val="000000"/>
                  <w:sz w:val="20"/>
                  <w:szCs w:val="20"/>
                </w:rPr>
                <w:delText>0.97, 0.99, 0.82</w:delText>
              </w:r>
            </w:del>
          </w:p>
        </w:tc>
        <w:tc>
          <w:tcPr>
            <w:tcW w:w="1070" w:type="dxa"/>
            <w:vAlign w:val="bottom"/>
            <w:tcPrChange w:id="63" w:author="mkapur" w:date="2019-09-27T16:13:00Z">
              <w:tcPr>
                <w:tcW w:w="1070" w:type="dxa"/>
                <w:vAlign w:val="center"/>
              </w:tcPr>
            </w:tcPrChange>
          </w:tcPr>
          <w:p w14:paraId="14C0D1CC" w14:textId="5F17EA6F" w:rsidR="004467A0" w:rsidRPr="004467A0" w:rsidRDefault="004467A0" w:rsidP="004467A0">
            <w:pPr>
              <w:spacing w:line="276" w:lineRule="auto"/>
              <w:rPr>
                <w:sz w:val="20"/>
                <w:szCs w:val="20"/>
                <w:rPrChange w:id="64" w:author="mkapur" w:date="2019-09-27T16:13:00Z">
                  <w:rPr>
                    <w:sz w:val="20"/>
                    <w:szCs w:val="20"/>
                  </w:rPr>
                </w:rPrChange>
              </w:rPr>
            </w:pPr>
            <w:ins w:id="65" w:author="mkapur" w:date="2019-09-27T16:13:00Z">
              <w:r w:rsidRPr="004467A0">
                <w:rPr>
                  <w:color w:val="000000"/>
                  <w:sz w:val="22"/>
                  <w:szCs w:val="22"/>
                  <w:rPrChange w:id="66" w:author="mkapur" w:date="2019-09-27T16:13:00Z">
                    <w:rPr>
                      <w:rFonts w:ascii="Calibri" w:hAnsi="Calibri" w:cs="Calibri"/>
                      <w:color w:val="000000"/>
                      <w:sz w:val="22"/>
                      <w:szCs w:val="22"/>
                    </w:rPr>
                  </w:rPrChange>
                </w:rPr>
                <w:t>0.47, 0.02</w:t>
              </w:r>
            </w:ins>
            <w:del w:id="67" w:author="mkapur" w:date="2019-09-27T16:13:00Z">
              <w:r w:rsidRPr="004467A0" w:rsidDel="004728E3">
                <w:rPr>
                  <w:color w:val="000000"/>
                  <w:sz w:val="20"/>
                  <w:szCs w:val="20"/>
                </w:rPr>
                <w:delText>0.30, 0.03</w:delText>
              </w:r>
            </w:del>
          </w:p>
        </w:tc>
        <w:tc>
          <w:tcPr>
            <w:tcW w:w="1069" w:type="dxa"/>
            <w:vAlign w:val="bottom"/>
            <w:tcPrChange w:id="68" w:author="mkapur" w:date="2019-09-27T16:13:00Z">
              <w:tcPr>
                <w:tcW w:w="1069" w:type="dxa"/>
                <w:vAlign w:val="center"/>
              </w:tcPr>
            </w:tcPrChange>
          </w:tcPr>
          <w:p w14:paraId="6D40FBC9" w14:textId="3C862542" w:rsidR="004467A0" w:rsidRPr="004467A0" w:rsidRDefault="004467A0" w:rsidP="004467A0">
            <w:pPr>
              <w:spacing w:line="276" w:lineRule="auto"/>
              <w:rPr>
                <w:sz w:val="20"/>
                <w:szCs w:val="20"/>
              </w:rPr>
            </w:pPr>
            <w:ins w:id="69" w:author="mkapur" w:date="2019-09-27T16:13:00Z">
              <w:r w:rsidRPr="004467A0">
                <w:rPr>
                  <w:color w:val="000000"/>
                  <w:sz w:val="22"/>
                  <w:szCs w:val="22"/>
                  <w:rPrChange w:id="70" w:author="mkapur" w:date="2019-09-27T16:13:00Z">
                    <w:rPr>
                      <w:rFonts w:ascii="Calibri" w:hAnsi="Calibri" w:cs="Calibri"/>
                      <w:color w:val="000000"/>
                      <w:sz w:val="22"/>
                      <w:szCs w:val="22"/>
                    </w:rPr>
                  </w:rPrChange>
                </w:rPr>
                <w:t>0.78, 0.8, 0.87</w:t>
              </w:r>
            </w:ins>
            <w:del w:id="71" w:author="mkapur" w:date="2019-09-27T16:13:00Z">
              <w:r w:rsidRPr="004467A0" w:rsidDel="004728E3">
                <w:rPr>
                  <w:color w:val="000000"/>
                  <w:sz w:val="20"/>
                  <w:szCs w:val="20"/>
                </w:rPr>
                <w:delText>0.85, 0.87, 0.89</w:delText>
              </w:r>
            </w:del>
          </w:p>
        </w:tc>
        <w:tc>
          <w:tcPr>
            <w:tcW w:w="1062" w:type="dxa"/>
            <w:vAlign w:val="bottom"/>
            <w:tcPrChange w:id="72" w:author="mkapur" w:date="2019-09-27T16:13:00Z">
              <w:tcPr>
                <w:tcW w:w="1062" w:type="dxa"/>
                <w:vAlign w:val="center"/>
              </w:tcPr>
            </w:tcPrChange>
          </w:tcPr>
          <w:p w14:paraId="7F8789DE" w14:textId="7BADDEC4" w:rsidR="004467A0" w:rsidRPr="004467A0" w:rsidRDefault="004467A0" w:rsidP="004467A0">
            <w:pPr>
              <w:spacing w:line="276" w:lineRule="auto"/>
              <w:rPr>
                <w:sz w:val="20"/>
                <w:szCs w:val="20"/>
              </w:rPr>
            </w:pPr>
            <w:ins w:id="73" w:author="mkapur" w:date="2019-09-27T16:13:00Z">
              <w:r w:rsidRPr="004467A0">
                <w:rPr>
                  <w:color w:val="000000"/>
                  <w:sz w:val="22"/>
                  <w:szCs w:val="22"/>
                  <w:rPrChange w:id="74" w:author="mkapur" w:date="2019-09-27T16:13:00Z">
                    <w:rPr>
                      <w:rFonts w:ascii="Calibri" w:hAnsi="Calibri" w:cs="Calibri"/>
                      <w:color w:val="000000"/>
                      <w:sz w:val="22"/>
                      <w:szCs w:val="22"/>
                    </w:rPr>
                  </w:rPrChange>
                </w:rPr>
                <w:t>0.48, 0</w:t>
              </w:r>
            </w:ins>
            <w:del w:id="75" w:author="mkapur" w:date="2019-09-27T16:13:00Z">
              <w:r w:rsidRPr="004467A0" w:rsidDel="004728E3">
                <w:rPr>
                  <w:color w:val="000000"/>
                  <w:sz w:val="20"/>
                  <w:szCs w:val="20"/>
                </w:rPr>
                <w:delText>0.34, 0.04</w:delText>
              </w:r>
            </w:del>
          </w:p>
        </w:tc>
        <w:tc>
          <w:tcPr>
            <w:tcW w:w="1061" w:type="dxa"/>
            <w:vAlign w:val="bottom"/>
            <w:tcPrChange w:id="76" w:author="mkapur" w:date="2019-09-27T16:13:00Z">
              <w:tcPr>
                <w:tcW w:w="1061" w:type="dxa"/>
                <w:vAlign w:val="center"/>
              </w:tcPr>
            </w:tcPrChange>
          </w:tcPr>
          <w:p w14:paraId="7A8E1164" w14:textId="153CF3E9" w:rsidR="004467A0" w:rsidRPr="004467A0" w:rsidRDefault="004467A0" w:rsidP="004467A0">
            <w:pPr>
              <w:spacing w:line="276" w:lineRule="auto"/>
              <w:rPr>
                <w:sz w:val="20"/>
                <w:szCs w:val="20"/>
                <w:rPrChange w:id="77" w:author="mkapur" w:date="2019-09-27T16:13:00Z">
                  <w:rPr>
                    <w:sz w:val="20"/>
                    <w:szCs w:val="20"/>
                  </w:rPr>
                </w:rPrChange>
              </w:rPr>
            </w:pPr>
            <w:ins w:id="78" w:author="mkapur" w:date="2019-09-27T16:13:00Z">
              <w:r w:rsidRPr="004467A0">
                <w:rPr>
                  <w:color w:val="000000"/>
                  <w:sz w:val="22"/>
                  <w:szCs w:val="22"/>
                  <w:rPrChange w:id="79" w:author="mkapur" w:date="2019-09-27T16:13:00Z">
                    <w:rPr>
                      <w:rFonts w:ascii="Calibri" w:hAnsi="Calibri" w:cs="Calibri"/>
                      <w:color w:val="000000"/>
                      <w:sz w:val="22"/>
                      <w:szCs w:val="22"/>
                    </w:rPr>
                  </w:rPrChange>
                </w:rPr>
                <w:t>0.82, 0.92, 0.86</w:t>
              </w:r>
            </w:ins>
            <w:del w:id="80" w:author="mkapur" w:date="2019-09-27T16:13:00Z">
              <w:r w:rsidRPr="004467A0" w:rsidDel="004728E3">
                <w:rPr>
                  <w:color w:val="000000"/>
                  <w:sz w:val="20"/>
                  <w:szCs w:val="20"/>
                </w:rPr>
                <w:delText>0.94, 0.9</w:delText>
              </w:r>
              <w:r w:rsidRPr="004467A0" w:rsidDel="004728E3">
                <w:rPr>
                  <w:color w:val="000000"/>
                  <w:sz w:val="20"/>
                  <w:szCs w:val="20"/>
                  <w:rPrChange w:id="81" w:author="mkapur" w:date="2019-09-27T16:13:00Z">
                    <w:rPr>
                      <w:color w:val="000000"/>
                      <w:sz w:val="20"/>
                      <w:szCs w:val="20"/>
                    </w:rPr>
                  </w:rPrChange>
                </w:rPr>
                <w:delText>0, 0.77</w:delText>
              </w:r>
            </w:del>
          </w:p>
        </w:tc>
      </w:tr>
      <w:tr w:rsidR="004467A0" w:rsidRPr="00AD5A40" w14:paraId="06BB36DA" w14:textId="373E31A0" w:rsidTr="004728E3">
        <w:tblPrEx>
          <w:tblW w:w="9350" w:type="dxa"/>
          <w:tblPrExChange w:id="82" w:author="mkapur" w:date="2019-09-27T16:13:00Z">
            <w:tblPrEx>
              <w:tblW w:w="9350" w:type="dxa"/>
            </w:tblPrEx>
          </w:tblPrExChange>
        </w:tblPrEx>
        <w:trPr>
          <w:trHeight w:val="9"/>
          <w:trPrChange w:id="83" w:author="mkapur" w:date="2019-09-27T16:13:00Z">
            <w:trPr>
              <w:trHeight w:val="9"/>
            </w:trPr>
          </w:trPrChange>
        </w:trPr>
        <w:tc>
          <w:tcPr>
            <w:tcW w:w="889" w:type="dxa"/>
            <w:tcPrChange w:id="84" w:author="mkapur" w:date="2019-09-27T16:13:00Z">
              <w:tcPr>
                <w:tcW w:w="889" w:type="dxa"/>
              </w:tcPr>
            </w:tcPrChange>
          </w:tcPr>
          <w:p w14:paraId="74860B0D" w14:textId="77777777" w:rsidR="004467A0" w:rsidRPr="00AD5A40" w:rsidRDefault="004467A0" w:rsidP="004467A0">
            <w:pPr>
              <w:spacing w:line="276" w:lineRule="auto"/>
              <w:rPr>
                <w:sz w:val="20"/>
                <w:szCs w:val="20"/>
              </w:rPr>
            </w:pPr>
            <w:r w:rsidRPr="00AD5A40">
              <w:rPr>
                <w:sz w:val="20"/>
                <w:szCs w:val="20"/>
              </w:rPr>
              <w:t>3</w:t>
            </w:r>
          </w:p>
        </w:tc>
        <w:tc>
          <w:tcPr>
            <w:tcW w:w="1104" w:type="dxa"/>
            <w:tcPrChange w:id="85" w:author="mkapur" w:date="2019-09-27T16:13:00Z">
              <w:tcPr>
                <w:tcW w:w="1104" w:type="dxa"/>
              </w:tcPr>
            </w:tcPrChange>
          </w:tcPr>
          <w:p w14:paraId="5562E915" w14:textId="76569A36" w:rsidR="004467A0" w:rsidRPr="00AD5A40" w:rsidRDefault="004467A0" w:rsidP="004467A0">
            <w:pPr>
              <w:spacing w:line="276" w:lineRule="auto"/>
              <w:rPr>
                <w:sz w:val="20"/>
                <w:szCs w:val="20"/>
              </w:rPr>
            </w:pPr>
            <w:r w:rsidRPr="00AD5A40">
              <w:rPr>
                <w:sz w:val="20"/>
                <w:szCs w:val="20"/>
              </w:rPr>
              <w:t>Some overlap between regions</w:t>
            </w:r>
          </w:p>
        </w:tc>
        <w:tc>
          <w:tcPr>
            <w:tcW w:w="956" w:type="dxa"/>
            <w:tcPrChange w:id="86" w:author="mkapur" w:date="2019-09-27T16:13:00Z">
              <w:tcPr>
                <w:tcW w:w="956" w:type="dxa"/>
              </w:tcPr>
            </w:tcPrChange>
          </w:tcPr>
          <w:p w14:paraId="4E94B21B" w14:textId="77777777" w:rsidR="004467A0" w:rsidRPr="00AD5A40" w:rsidRDefault="004467A0" w:rsidP="004467A0">
            <w:pPr>
              <w:spacing w:line="276" w:lineRule="auto"/>
              <w:rPr>
                <w:sz w:val="20"/>
                <w:szCs w:val="20"/>
              </w:rPr>
            </w:pPr>
            <w:r w:rsidRPr="00AD5A40">
              <w:rPr>
                <w:sz w:val="20"/>
                <w:szCs w:val="20"/>
              </w:rPr>
              <w:t>Between 20° and 25° Latitude</w:t>
            </w:r>
          </w:p>
        </w:tc>
        <w:tc>
          <w:tcPr>
            <w:tcW w:w="1070" w:type="dxa"/>
            <w:vAlign w:val="bottom"/>
            <w:tcPrChange w:id="87" w:author="mkapur" w:date="2019-09-27T16:13:00Z">
              <w:tcPr>
                <w:tcW w:w="1070" w:type="dxa"/>
                <w:vAlign w:val="center"/>
              </w:tcPr>
            </w:tcPrChange>
          </w:tcPr>
          <w:p w14:paraId="398189BB" w14:textId="06082874" w:rsidR="004467A0" w:rsidRPr="004467A0" w:rsidRDefault="004467A0" w:rsidP="004467A0">
            <w:pPr>
              <w:spacing w:line="276" w:lineRule="auto"/>
              <w:rPr>
                <w:sz w:val="20"/>
                <w:szCs w:val="20"/>
              </w:rPr>
            </w:pPr>
            <w:ins w:id="88" w:author="mkapur" w:date="2019-09-27T16:13:00Z">
              <w:r w:rsidRPr="004467A0">
                <w:rPr>
                  <w:color w:val="000000"/>
                  <w:sz w:val="22"/>
                  <w:szCs w:val="22"/>
                  <w:rPrChange w:id="89" w:author="mkapur" w:date="2019-09-27T16:13:00Z">
                    <w:rPr>
                      <w:rFonts w:ascii="Calibri" w:hAnsi="Calibri" w:cs="Calibri"/>
                      <w:color w:val="000000"/>
                      <w:sz w:val="22"/>
                      <w:szCs w:val="22"/>
                    </w:rPr>
                  </w:rPrChange>
                </w:rPr>
                <w:t>0.85, 0.58</w:t>
              </w:r>
            </w:ins>
            <w:del w:id="90" w:author="mkapur" w:date="2019-09-27T16:13:00Z">
              <w:r w:rsidRPr="004467A0" w:rsidDel="004728E3">
                <w:rPr>
                  <w:color w:val="000000"/>
                  <w:sz w:val="20"/>
                  <w:szCs w:val="20"/>
                </w:rPr>
                <w:delText>0.24, 0.07</w:delText>
              </w:r>
            </w:del>
          </w:p>
        </w:tc>
        <w:tc>
          <w:tcPr>
            <w:tcW w:w="1069" w:type="dxa"/>
            <w:vAlign w:val="bottom"/>
            <w:tcPrChange w:id="91" w:author="mkapur" w:date="2019-09-27T16:13:00Z">
              <w:tcPr>
                <w:tcW w:w="1069" w:type="dxa"/>
                <w:vAlign w:val="center"/>
              </w:tcPr>
            </w:tcPrChange>
          </w:tcPr>
          <w:p w14:paraId="398D8F32" w14:textId="0229B3FB" w:rsidR="004467A0" w:rsidRPr="004467A0" w:rsidRDefault="004467A0" w:rsidP="004467A0">
            <w:pPr>
              <w:spacing w:line="276" w:lineRule="auto"/>
              <w:rPr>
                <w:sz w:val="20"/>
                <w:szCs w:val="20"/>
                <w:rPrChange w:id="92" w:author="mkapur" w:date="2019-09-27T16:13:00Z">
                  <w:rPr>
                    <w:sz w:val="20"/>
                    <w:szCs w:val="20"/>
                  </w:rPr>
                </w:rPrChange>
              </w:rPr>
            </w:pPr>
            <w:ins w:id="93" w:author="mkapur" w:date="2019-09-27T16:13:00Z">
              <w:r w:rsidRPr="004467A0">
                <w:rPr>
                  <w:color w:val="000000"/>
                  <w:sz w:val="22"/>
                  <w:szCs w:val="22"/>
                  <w:rPrChange w:id="94" w:author="mkapur" w:date="2019-09-27T16:13:00Z">
                    <w:rPr>
                      <w:rFonts w:ascii="Calibri" w:hAnsi="Calibri" w:cs="Calibri"/>
                      <w:color w:val="000000"/>
                      <w:sz w:val="22"/>
                      <w:szCs w:val="22"/>
                    </w:rPr>
                  </w:rPrChange>
                </w:rPr>
                <w:t>0.84, 0.11, 0.91</w:t>
              </w:r>
            </w:ins>
            <w:del w:id="95" w:author="mkapur" w:date="2019-09-27T16:13:00Z">
              <w:r w:rsidRPr="004467A0" w:rsidDel="004728E3">
                <w:rPr>
                  <w:color w:val="000000"/>
                  <w:sz w:val="20"/>
                  <w:szCs w:val="20"/>
                </w:rPr>
                <w:delText xml:space="preserve">1.00, </w:delText>
              </w:r>
              <w:r w:rsidRPr="004467A0" w:rsidDel="004728E3">
                <w:rPr>
                  <w:color w:val="000000"/>
                  <w:sz w:val="20"/>
                  <w:szCs w:val="20"/>
                  <w:rPrChange w:id="96" w:author="mkapur" w:date="2019-09-27T16:13:00Z">
                    <w:rPr>
                      <w:color w:val="000000"/>
                      <w:sz w:val="20"/>
                      <w:szCs w:val="20"/>
                    </w:rPr>
                  </w:rPrChange>
                </w:rPr>
                <w:delText>1.00, 0.87</w:delText>
              </w:r>
            </w:del>
          </w:p>
        </w:tc>
        <w:tc>
          <w:tcPr>
            <w:tcW w:w="1070" w:type="dxa"/>
            <w:vAlign w:val="bottom"/>
            <w:tcPrChange w:id="97" w:author="mkapur" w:date="2019-09-27T16:13:00Z">
              <w:tcPr>
                <w:tcW w:w="1070" w:type="dxa"/>
                <w:vAlign w:val="center"/>
              </w:tcPr>
            </w:tcPrChange>
          </w:tcPr>
          <w:p w14:paraId="796BC5F0" w14:textId="2F87374D" w:rsidR="004467A0" w:rsidRPr="004467A0" w:rsidRDefault="004467A0" w:rsidP="004467A0">
            <w:pPr>
              <w:spacing w:line="276" w:lineRule="auto"/>
              <w:rPr>
                <w:sz w:val="20"/>
                <w:szCs w:val="20"/>
              </w:rPr>
            </w:pPr>
            <w:ins w:id="98" w:author="mkapur" w:date="2019-09-27T16:13:00Z">
              <w:r w:rsidRPr="004467A0">
                <w:rPr>
                  <w:color w:val="000000"/>
                  <w:sz w:val="22"/>
                  <w:szCs w:val="22"/>
                  <w:rPrChange w:id="99" w:author="mkapur" w:date="2019-09-27T16:13:00Z">
                    <w:rPr>
                      <w:rFonts w:ascii="Calibri" w:hAnsi="Calibri" w:cs="Calibri"/>
                      <w:color w:val="000000"/>
                      <w:sz w:val="22"/>
                      <w:szCs w:val="22"/>
                    </w:rPr>
                  </w:rPrChange>
                </w:rPr>
                <w:t>0.86, 0</w:t>
              </w:r>
            </w:ins>
            <w:del w:id="100" w:author="mkapur" w:date="2019-09-27T16:13:00Z">
              <w:r w:rsidRPr="004467A0" w:rsidDel="004728E3">
                <w:rPr>
                  <w:color w:val="000000"/>
                  <w:sz w:val="20"/>
                  <w:szCs w:val="20"/>
                </w:rPr>
                <w:delText>0.26, 0.10</w:delText>
              </w:r>
            </w:del>
          </w:p>
        </w:tc>
        <w:tc>
          <w:tcPr>
            <w:tcW w:w="1069" w:type="dxa"/>
            <w:vAlign w:val="bottom"/>
            <w:tcPrChange w:id="101" w:author="mkapur" w:date="2019-09-27T16:13:00Z">
              <w:tcPr>
                <w:tcW w:w="1069" w:type="dxa"/>
                <w:vAlign w:val="center"/>
              </w:tcPr>
            </w:tcPrChange>
          </w:tcPr>
          <w:p w14:paraId="65A53E5A" w14:textId="4AA49A7E" w:rsidR="004467A0" w:rsidRPr="004467A0" w:rsidRDefault="004467A0" w:rsidP="004467A0">
            <w:pPr>
              <w:spacing w:line="276" w:lineRule="auto"/>
              <w:rPr>
                <w:sz w:val="20"/>
                <w:szCs w:val="20"/>
                <w:rPrChange w:id="102" w:author="mkapur" w:date="2019-09-27T16:13:00Z">
                  <w:rPr>
                    <w:sz w:val="20"/>
                    <w:szCs w:val="20"/>
                  </w:rPr>
                </w:rPrChange>
              </w:rPr>
            </w:pPr>
            <w:ins w:id="103" w:author="mkapur" w:date="2019-09-27T16:13:00Z">
              <w:r w:rsidRPr="004467A0">
                <w:rPr>
                  <w:color w:val="000000"/>
                  <w:sz w:val="22"/>
                  <w:szCs w:val="22"/>
                  <w:rPrChange w:id="104" w:author="mkapur" w:date="2019-09-27T16:13:00Z">
                    <w:rPr>
                      <w:rFonts w:ascii="Calibri" w:hAnsi="Calibri" w:cs="Calibri"/>
                      <w:color w:val="000000"/>
                      <w:sz w:val="22"/>
                      <w:szCs w:val="22"/>
                    </w:rPr>
                  </w:rPrChange>
                </w:rPr>
                <w:t>0.75, 0.21, 0.8</w:t>
              </w:r>
            </w:ins>
            <w:del w:id="105" w:author="mkapur" w:date="2019-09-27T16:13:00Z">
              <w:r w:rsidRPr="004467A0" w:rsidDel="004728E3">
                <w:rPr>
                  <w:color w:val="000000"/>
                  <w:sz w:val="20"/>
                  <w:szCs w:val="20"/>
                </w:rPr>
                <w:delText xml:space="preserve">0.99, </w:delText>
              </w:r>
              <w:r w:rsidRPr="004467A0" w:rsidDel="004728E3">
                <w:rPr>
                  <w:color w:val="000000"/>
                  <w:sz w:val="20"/>
                  <w:szCs w:val="20"/>
                  <w:rPrChange w:id="106" w:author="mkapur" w:date="2019-09-27T16:13:00Z">
                    <w:rPr>
                      <w:color w:val="000000"/>
                      <w:sz w:val="20"/>
                      <w:szCs w:val="20"/>
                    </w:rPr>
                  </w:rPrChange>
                </w:rPr>
                <w:delText>1.00, 0.87</w:delText>
              </w:r>
            </w:del>
          </w:p>
        </w:tc>
        <w:tc>
          <w:tcPr>
            <w:tcW w:w="1062" w:type="dxa"/>
            <w:vAlign w:val="bottom"/>
            <w:tcPrChange w:id="107" w:author="mkapur" w:date="2019-09-27T16:13:00Z">
              <w:tcPr>
                <w:tcW w:w="1062" w:type="dxa"/>
                <w:vAlign w:val="center"/>
              </w:tcPr>
            </w:tcPrChange>
          </w:tcPr>
          <w:p w14:paraId="3ED52246" w14:textId="31FA761B" w:rsidR="004467A0" w:rsidRPr="004467A0" w:rsidRDefault="004467A0" w:rsidP="004467A0">
            <w:pPr>
              <w:spacing w:line="276" w:lineRule="auto"/>
              <w:rPr>
                <w:sz w:val="20"/>
                <w:szCs w:val="20"/>
              </w:rPr>
            </w:pPr>
            <w:ins w:id="108" w:author="mkapur" w:date="2019-09-27T16:13:00Z">
              <w:r w:rsidRPr="004467A0">
                <w:rPr>
                  <w:color w:val="000000"/>
                  <w:sz w:val="22"/>
                  <w:szCs w:val="22"/>
                  <w:rPrChange w:id="109" w:author="mkapur" w:date="2019-09-27T16:13:00Z">
                    <w:rPr>
                      <w:rFonts w:ascii="Calibri" w:hAnsi="Calibri" w:cs="Calibri"/>
                      <w:color w:val="000000"/>
                      <w:sz w:val="22"/>
                      <w:szCs w:val="22"/>
                    </w:rPr>
                  </w:rPrChange>
                </w:rPr>
                <w:t>0.87, 0</w:t>
              </w:r>
            </w:ins>
            <w:del w:id="110" w:author="mkapur" w:date="2019-09-27T16:13:00Z">
              <w:r w:rsidRPr="004467A0" w:rsidDel="004728E3">
                <w:rPr>
                  <w:color w:val="000000"/>
                  <w:sz w:val="20"/>
                  <w:szCs w:val="20"/>
                </w:rPr>
                <w:delText>0.24, 0.08</w:delText>
              </w:r>
            </w:del>
          </w:p>
        </w:tc>
        <w:tc>
          <w:tcPr>
            <w:tcW w:w="1061" w:type="dxa"/>
            <w:vAlign w:val="bottom"/>
            <w:tcPrChange w:id="111" w:author="mkapur" w:date="2019-09-27T16:13:00Z">
              <w:tcPr>
                <w:tcW w:w="1061" w:type="dxa"/>
                <w:vAlign w:val="center"/>
              </w:tcPr>
            </w:tcPrChange>
          </w:tcPr>
          <w:p w14:paraId="68028A2F" w14:textId="1DBEDB1C" w:rsidR="004467A0" w:rsidRPr="004467A0" w:rsidRDefault="004467A0" w:rsidP="004467A0">
            <w:pPr>
              <w:spacing w:line="276" w:lineRule="auto"/>
              <w:rPr>
                <w:sz w:val="20"/>
                <w:szCs w:val="20"/>
                <w:rPrChange w:id="112" w:author="mkapur" w:date="2019-09-27T16:13:00Z">
                  <w:rPr>
                    <w:sz w:val="20"/>
                    <w:szCs w:val="20"/>
                  </w:rPr>
                </w:rPrChange>
              </w:rPr>
            </w:pPr>
            <w:ins w:id="113" w:author="mkapur" w:date="2019-09-27T16:13:00Z">
              <w:r w:rsidRPr="004467A0">
                <w:rPr>
                  <w:color w:val="000000"/>
                  <w:sz w:val="22"/>
                  <w:szCs w:val="22"/>
                  <w:rPrChange w:id="114" w:author="mkapur" w:date="2019-09-27T16:13:00Z">
                    <w:rPr>
                      <w:rFonts w:ascii="Calibri" w:hAnsi="Calibri" w:cs="Calibri"/>
                      <w:color w:val="000000"/>
                      <w:sz w:val="22"/>
                      <w:szCs w:val="22"/>
                    </w:rPr>
                  </w:rPrChange>
                </w:rPr>
                <w:t>0.79, 0.14, 0.88</w:t>
              </w:r>
            </w:ins>
            <w:del w:id="115" w:author="mkapur" w:date="2019-09-27T16:13:00Z">
              <w:r w:rsidRPr="004467A0" w:rsidDel="004728E3">
                <w:rPr>
                  <w:color w:val="000000"/>
                  <w:sz w:val="20"/>
                  <w:szCs w:val="20"/>
                </w:rPr>
                <w:delText xml:space="preserve">1.00, </w:delText>
              </w:r>
              <w:r w:rsidRPr="004467A0" w:rsidDel="004728E3">
                <w:rPr>
                  <w:color w:val="000000"/>
                  <w:sz w:val="20"/>
                  <w:szCs w:val="20"/>
                  <w:rPrChange w:id="116" w:author="mkapur" w:date="2019-09-27T16:13:00Z">
                    <w:rPr>
                      <w:color w:val="000000"/>
                      <w:sz w:val="20"/>
                      <w:szCs w:val="20"/>
                    </w:rPr>
                  </w:rPrChange>
                </w:rPr>
                <w:delText>1.00, 0.83</w:delText>
              </w:r>
            </w:del>
          </w:p>
        </w:tc>
      </w:tr>
      <w:tr w:rsidR="004467A0" w:rsidRPr="00AD5A40" w14:paraId="773AAFEF" w14:textId="447C1CB8" w:rsidTr="004728E3">
        <w:tblPrEx>
          <w:tblW w:w="9350" w:type="dxa"/>
          <w:tblPrExChange w:id="117" w:author="mkapur" w:date="2019-09-27T16:13:00Z">
            <w:tblPrEx>
              <w:tblW w:w="9350" w:type="dxa"/>
            </w:tblPrEx>
          </w:tblPrExChange>
        </w:tblPrEx>
        <w:trPr>
          <w:trHeight w:val="9"/>
          <w:trPrChange w:id="118" w:author="mkapur" w:date="2019-09-27T16:13:00Z">
            <w:trPr>
              <w:trHeight w:val="9"/>
            </w:trPr>
          </w:trPrChange>
        </w:trPr>
        <w:tc>
          <w:tcPr>
            <w:tcW w:w="889" w:type="dxa"/>
            <w:tcPrChange w:id="119" w:author="mkapur" w:date="2019-09-27T16:13:00Z">
              <w:tcPr>
                <w:tcW w:w="889" w:type="dxa"/>
              </w:tcPr>
            </w:tcPrChange>
          </w:tcPr>
          <w:p w14:paraId="5733F9D3" w14:textId="77777777" w:rsidR="004467A0" w:rsidRPr="00AD5A40" w:rsidRDefault="004467A0" w:rsidP="004467A0">
            <w:pPr>
              <w:spacing w:line="276" w:lineRule="auto"/>
              <w:rPr>
                <w:sz w:val="20"/>
                <w:szCs w:val="20"/>
              </w:rPr>
            </w:pPr>
            <w:r w:rsidRPr="00AD5A40">
              <w:rPr>
                <w:sz w:val="20"/>
                <w:szCs w:val="20"/>
              </w:rPr>
              <w:t>4</w:t>
            </w:r>
          </w:p>
        </w:tc>
        <w:tc>
          <w:tcPr>
            <w:tcW w:w="1104" w:type="dxa"/>
            <w:tcPrChange w:id="120" w:author="mkapur" w:date="2019-09-27T16:13:00Z">
              <w:tcPr>
                <w:tcW w:w="1104" w:type="dxa"/>
              </w:tcPr>
            </w:tcPrChange>
          </w:tcPr>
          <w:p w14:paraId="0003E913" w14:textId="77777777" w:rsidR="004467A0" w:rsidRPr="00AD5A40" w:rsidRDefault="004467A0" w:rsidP="004467A0">
            <w:pPr>
              <w:spacing w:line="276" w:lineRule="auto"/>
              <w:rPr>
                <w:sz w:val="20"/>
                <w:szCs w:val="20"/>
              </w:rPr>
            </w:pPr>
            <w:r w:rsidRPr="00AD5A40">
              <w:rPr>
                <w:sz w:val="20"/>
                <w:szCs w:val="20"/>
              </w:rPr>
              <w:t xml:space="preserve">Single spatial break at edge of range with no overlap </w:t>
            </w:r>
          </w:p>
        </w:tc>
        <w:tc>
          <w:tcPr>
            <w:tcW w:w="956" w:type="dxa"/>
            <w:tcPrChange w:id="121" w:author="mkapur" w:date="2019-09-27T16:13:00Z">
              <w:tcPr>
                <w:tcW w:w="956" w:type="dxa"/>
              </w:tcPr>
            </w:tcPrChange>
          </w:tcPr>
          <w:p w14:paraId="31113414" w14:textId="6F78AB54" w:rsidR="004467A0" w:rsidRPr="00AD5A40" w:rsidRDefault="004467A0" w:rsidP="004467A0">
            <w:pPr>
              <w:spacing w:line="276" w:lineRule="auto"/>
              <w:rPr>
                <w:sz w:val="20"/>
                <w:szCs w:val="20"/>
              </w:rPr>
            </w:pPr>
            <w:r w:rsidRPr="00AD5A40">
              <w:rPr>
                <w:sz w:val="20"/>
                <w:szCs w:val="20"/>
              </w:rPr>
              <w:t>48° Longitude</w:t>
            </w:r>
          </w:p>
          <w:p w14:paraId="7C07A341" w14:textId="77777777" w:rsidR="004467A0" w:rsidRPr="00AD5A40" w:rsidRDefault="004467A0" w:rsidP="004467A0">
            <w:pPr>
              <w:spacing w:line="276" w:lineRule="auto"/>
              <w:rPr>
                <w:sz w:val="20"/>
                <w:szCs w:val="20"/>
              </w:rPr>
            </w:pPr>
          </w:p>
        </w:tc>
        <w:tc>
          <w:tcPr>
            <w:tcW w:w="1070" w:type="dxa"/>
            <w:vAlign w:val="bottom"/>
            <w:tcPrChange w:id="122" w:author="mkapur" w:date="2019-09-27T16:13:00Z">
              <w:tcPr>
                <w:tcW w:w="1070" w:type="dxa"/>
                <w:vAlign w:val="center"/>
              </w:tcPr>
            </w:tcPrChange>
          </w:tcPr>
          <w:p w14:paraId="4C0EE0EC" w14:textId="1C9B95C7" w:rsidR="004467A0" w:rsidRPr="004467A0" w:rsidRDefault="004467A0" w:rsidP="004467A0">
            <w:pPr>
              <w:spacing w:line="276" w:lineRule="auto"/>
              <w:rPr>
                <w:sz w:val="20"/>
                <w:szCs w:val="20"/>
              </w:rPr>
            </w:pPr>
            <w:ins w:id="123" w:author="mkapur" w:date="2019-09-27T16:13:00Z">
              <w:r w:rsidRPr="004467A0">
                <w:rPr>
                  <w:color w:val="000000"/>
                  <w:sz w:val="22"/>
                  <w:szCs w:val="22"/>
                  <w:rPrChange w:id="124" w:author="mkapur" w:date="2019-09-27T16:13:00Z">
                    <w:rPr>
                      <w:rFonts w:ascii="Calibri" w:hAnsi="Calibri" w:cs="Calibri"/>
                      <w:color w:val="000000"/>
                      <w:sz w:val="22"/>
                      <w:szCs w:val="22"/>
                    </w:rPr>
                  </w:rPrChange>
                </w:rPr>
                <w:t>0.27, 0.16</w:t>
              </w:r>
            </w:ins>
            <w:del w:id="125" w:author="mkapur" w:date="2019-09-27T16:13:00Z">
              <w:r w:rsidRPr="004467A0" w:rsidDel="004728E3">
                <w:rPr>
                  <w:color w:val="000000"/>
                  <w:sz w:val="20"/>
                  <w:szCs w:val="20"/>
                </w:rPr>
                <w:delText>0.58, 0.26</w:delText>
              </w:r>
            </w:del>
          </w:p>
        </w:tc>
        <w:tc>
          <w:tcPr>
            <w:tcW w:w="1069" w:type="dxa"/>
            <w:vAlign w:val="bottom"/>
            <w:tcPrChange w:id="126" w:author="mkapur" w:date="2019-09-27T16:13:00Z">
              <w:tcPr>
                <w:tcW w:w="1069" w:type="dxa"/>
                <w:vAlign w:val="center"/>
              </w:tcPr>
            </w:tcPrChange>
          </w:tcPr>
          <w:p w14:paraId="71D799F8" w14:textId="1C3BCF1B" w:rsidR="004467A0" w:rsidRPr="004467A0" w:rsidRDefault="004467A0" w:rsidP="004467A0">
            <w:pPr>
              <w:spacing w:line="276" w:lineRule="auto"/>
              <w:rPr>
                <w:sz w:val="20"/>
                <w:szCs w:val="20"/>
              </w:rPr>
            </w:pPr>
            <w:ins w:id="127" w:author="mkapur" w:date="2019-09-27T16:13:00Z">
              <w:r w:rsidRPr="004467A0">
                <w:rPr>
                  <w:color w:val="000000"/>
                  <w:sz w:val="22"/>
                  <w:szCs w:val="22"/>
                  <w:rPrChange w:id="128" w:author="mkapur" w:date="2019-09-27T16:13:00Z">
                    <w:rPr>
                      <w:rFonts w:ascii="Calibri" w:hAnsi="Calibri" w:cs="Calibri"/>
                      <w:color w:val="000000"/>
                      <w:sz w:val="22"/>
                      <w:szCs w:val="22"/>
                    </w:rPr>
                  </w:rPrChange>
                </w:rPr>
                <w:t>1, 1, 0.85</w:t>
              </w:r>
            </w:ins>
            <w:del w:id="129" w:author="mkapur" w:date="2019-09-27T16:13:00Z">
              <w:r w:rsidRPr="004467A0" w:rsidDel="004728E3">
                <w:rPr>
                  <w:color w:val="000000"/>
                  <w:sz w:val="20"/>
                  <w:szCs w:val="20"/>
                </w:rPr>
                <w:delText>0.73, 0.15, 0.83</w:delText>
              </w:r>
            </w:del>
          </w:p>
        </w:tc>
        <w:tc>
          <w:tcPr>
            <w:tcW w:w="1070" w:type="dxa"/>
            <w:vAlign w:val="bottom"/>
            <w:tcPrChange w:id="130" w:author="mkapur" w:date="2019-09-27T16:13:00Z">
              <w:tcPr>
                <w:tcW w:w="1070" w:type="dxa"/>
                <w:vAlign w:val="center"/>
              </w:tcPr>
            </w:tcPrChange>
          </w:tcPr>
          <w:p w14:paraId="22282FDF" w14:textId="2FBA32EB" w:rsidR="004467A0" w:rsidRPr="004467A0" w:rsidRDefault="004467A0" w:rsidP="004467A0">
            <w:pPr>
              <w:spacing w:line="276" w:lineRule="auto"/>
              <w:rPr>
                <w:sz w:val="20"/>
                <w:szCs w:val="20"/>
              </w:rPr>
            </w:pPr>
            <w:ins w:id="131" w:author="mkapur" w:date="2019-09-27T16:13:00Z">
              <w:r w:rsidRPr="004467A0">
                <w:rPr>
                  <w:color w:val="000000"/>
                  <w:sz w:val="22"/>
                  <w:szCs w:val="22"/>
                  <w:rPrChange w:id="132" w:author="mkapur" w:date="2019-09-27T16:13:00Z">
                    <w:rPr>
                      <w:rFonts w:ascii="Calibri" w:hAnsi="Calibri" w:cs="Calibri"/>
                      <w:color w:val="000000"/>
                      <w:sz w:val="22"/>
                      <w:szCs w:val="22"/>
                    </w:rPr>
                  </w:rPrChange>
                </w:rPr>
                <w:t>0.3, 0.02</w:t>
              </w:r>
            </w:ins>
            <w:del w:id="133" w:author="mkapur" w:date="2019-09-27T16:13:00Z">
              <w:r w:rsidRPr="004467A0" w:rsidDel="004728E3">
                <w:rPr>
                  <w:color w:val="000000"/>
                  <w:sz w:val="20"/>
                  <w:szCs w:val="20"/>
                </w:rPr>
                <w:delText>0.54, 0.27</w:delText>
              </w:r>
            </w:del>
          </w:p>
        </w:tc>
        <w:tc>
          <w:tcPr>
            <w:tcW w:w="1069" w:type="dxa"/>
            <w:vAlign w:val="bottom"/>
            <w:tcPrChange w:id="134" w:author="mkapur" w:date="2019-09-27T16:13:00Z">
              <w:tcPr>
                <w:tcW w:w="1069" w:type="dxa"/>
                <w:vAlign w:val="center"/>
              </w:tcPr>
            </w:tcPrChange>
          </w:tcPr>
          <w:p w14:paraId="6C4AC1D1" w14:textId="75364773" w:rsidR="004467A0" w:rsidRPr="004467A0" w:rsidRDefault="004467A0" w:rsidP="004467A0">
            <w:pPr>
              <w:spacing w:line="276" w:lineRule="auto"/>
              <w:rPr>
                <w:sz w:val="20"/>
                <w:szCs w:val="20"/>
                <w:rPrChange w:id="135" w:author="mkapur" w:date="2019-09-27T16:13:00Z">
                  <w:rPr>
                    <w:sz w:val="20"/>
                    <w:szCs w:val="20"/>
                  </w:rPr>
                </w:rPrChange>
              </w:rPr>
            </w:pPr>
            <w:ins w:id="136" w:author="mkapur" w:date="2019-09-27T16:13:00Z">
              <w:r w:rsidRPr="004467A0">
                <w:rPr>
                  <w:color w:val="000000"/>
                  <w:sz w:val="22"/>
                  <w:szCs w:val="22"/>
                  <w:rPrChange w:id="137" w:author="mkapur" w:date="2019-09-27T16:13:00Z">
                    <w:rPr>
                      <w:rFonts w:ascii="Calibri" w:hAnsi="Calibri" w:cs="Calibri"/>
                      <w:color w:val="000000"/>
                      <w:sz w:val="22"/>
                      <w:szCs w:val="22"/>
                    </w:rPr>
                  </w:rPrChange>
                </w:rPr>
                <w:t>0.99, 0.97, 0.92</w:t>
              </w:r>
            </w:ins>
            <w:del w:id="138" w:author="mkapur" w:date="2019-09-27T16:13:00Z">
              <w:r w:rsidRPr="004467A0" w:rsidDel="004728E3">
                <w:rPr>
                  <w:color w:val="000000"/>
                  <w:sz w:val="20"/>
                  <w:szCs w:val="20"/>
                </w:rPr>
                <w:delText>0.67, 0.11, 0.81</w:delText>
              </w:r>
            </w:del>
          </w:p>
        </w:tc>
        <w:tc>
          <w:tcPr>
            <w:tcW w:w="1062" w:type="dxa"/>
            <w:vAlign w:val="bottom"/>
            <w:tcPrChange w:id="139" w:author="mkapur" w:date="2019-09-27T16:13:00Z">
              <w:tcPr>
                <w:tcW w:w="1062" w:type="dxa"/>
                <w:vAlign w:val="center"/>
              </w:tcPr>
            </w:tcPrChange>
          </w:tcPr>
          <w:p w14:paraId="7712D40E" w14:textId="02ED7479" w:rsidR="004467A0" w:rsidRPr="004467A0" w:rsidRDefault="004467A0" w:rsidP="004467A0">
            <w:pPr>
              <w:spacing w:line="276" w:lineRule="auto"/>
              <w:rPr>
                <w:sz w:val="20"/>
                <w:szCs w:val="20"/>
              </w:rPr>
            </w:pPr>
            <w:ins w:id="140" w:author="mkapur" w:date="2019-09-27T16:13:00Z">
              <w:r w:rsidRPr="004467A0">
                <w:rPr>
                  <w:color w:val="000000"/>
                  <w:sz w:val="22"/>
                  <w:szCs w:val="22"/>
                  <w:rPrChange w:id="141" w:author="mkapur" w:date="2019-09-27T16:13:00Z">
                    <w:rPr>
                      <w:rFonts w:ascii="Calibri" w:hAnsi="Calibri" w:cs="Calibri"/>
                      <w:color w:val="000000"/>
                      <w:sz w:val="22"/>
                      <w:szCs w:val="22"/>
                    </w:rPr>
                  </w:rPrChange>
                </w:rPr>
                <w:t>0.29, 0.02</w:t>
              </w:r>
            </w:ins>
            <w:del w:id="142" w:author="mkapur" w:date="2019-09-27T16:13:00Z">
              <w:r w:rsidRPr="004467A0" w:rsidDel="004728E3">
                <w:rPr>
                  <w:color w:val="000000"/>
                  <w:sz w:val="20"/>
                  <w:szCs w:val="20"/>
                </w:rPr>
                <w:delText>0.58, 0.29</w:delText>
              </w:r>
            </w:del>
          </w:p>
        </w:tc>
        <w:tc>
          <w:tcPr>
            <w:tcW w:w="1061" w:type="dxa"/>
            <w:vAlign w:val="bottom"/>
            <w:tcPrChange w:id="143" w:author="mkapur" w:date="2019-09-27T16:13:00Z">
              <w:tcPr>
                <w:tcW w:w="1061" w:type="dxa"/>
                <w:vAlign w:val="center"/>
              </w:tcPr>
            </w:tcPrChange>
          </w:tcPr>
          <w:p w14:paraId="68668B0B" w14:textId="2C5C7E12" w:rsidR="004467A0" w:rsidRPr="004467A0" w:rsidRDefault="004467A0" w:rsidP="004467A0">
            <w:pPr>
              <w:spacing w:line="276" w:lineRule="auto"/>
              <w:rPr>
                <w:sz w:val="20"/>
                <w:szCs w:val="20"/>
                <w:rPrChange w:id="144" w:author="mkapur" w:date="2019-09-27T16:13:00Z">
                  <w:rPr>
                    <w:sz w:val="20"/>
                    <w:szCs w:val="20"/>
                  </w:rPr>
                </w:rPrChange>
              </w:rPr>
            </w:pPr>
            <w:ins w:id="145" w:author="mkapur" w:date="2019-09-27T16:13:00Z">
              <w:r w:rsidRPr="004467A0">
                <w:rPr>
                  <w:color w:val="000000"/>
                  <w:sz w:val="22"/>
                  <w:szCs w:val="22"/>
                  <w:rPrChange w:id="146" w:author="mkapur" w:date="2019-09-27T16:13:00Z">
                    <w:rPr>
                      <w:rFonts w:ascii="Calibri" w:hAnsi="Calibri" w:cs="Calibri"/>
                      <w:color w:val="000000"/>
                      <w:sz w:val="22"/>
                      <w:szCs w:val="22"/>
                    </w:rPr>
                  </w:rPrChange>
                </w:rPr>
                <w:t>0.99, 0.97, 0.79</w:t>
              </w:r>
            </w:ins>
            <w:del w:id="147" w:author="mkapur" w:date="2019-09-27T16:13:00Z">
              <w:r w:rsidRPr="004467A0" w:rsidDel="004728E3">
                <w:rPr>
                  <w:color w:val="000000"/>
                  <w:sz w:val="20"/>
                  <w:szCs w:val="20"/>
                </w:rPr>
                <w:delText>0.71, 0.14, 0.76</w:delText>
              </w:r>
            </w:del>
          </w:p>
        </w:tc>
      </w:tr>
      <w:tr w:rsidR="004467A0" w:rsidRPr="00AD5A40" w14:paraId="0648F431" w14:textId="40F11AC9" w:rsidTr="004728E3">
        <w:tblPrEx>
          <w:tblW w:w="9350" w:type="dxa"/>
          <w:tblPrExChange w:id="148" w:author="mkapur" w:date="2019-09-27T16:13:00Z">
            <w:tblPrEx>
              <w:tblW w:w="9350" w:type="dxa"/>
            </w:tblPrEx>
          </w:tblPrExChange>
        </w:tblPrEx>
        <w:trPr>
          <w:trHeight w:val="9"/>
          <w:trPrChange w:id="149" w:author="mkapur" w:date="2019-09-27T16:13:00Z">
            <w:trPr>
              <w:trHeight w:val="9"/>
            </w:trPr>
          </w:trPrChange>
        </w:trPr>
        <w:tc>
          <w:tcPr>
            <w:tcW w:w="889" w:type="dxa"/>
            <w:tcPrChange w:id="150" w:author="mkapur" w:date="2019-09-27T16:13:00Z">
              <w:tcPr>
                <w:tcW w:w="889" w:type="dxa"/>
              </w:tcPr>
            </w:tcPrChange>
          </w:tcPr>
          <w:p w14:paraId="217C52F2" w14:textId="77777777" w:rsidR="004467A0" w:rsidRPr="00AD5A40" w:rsidRDefault="004467A0" w:rsidP="004467A0">
            <w:pPr>
              <w:spacing w:line="276" w:lineRule="auto"/>
              <w:rPr>
                <w:sz w:val="20"/>
                <w:szCs w:val="20"/>
              </w:rPr>
            </w:pPr>
            <w:r w:rsidRPr="00AD5A40">
              <w:rPr>
                <w:sz w:val="20"/>
                <w:szCs w:val="20"/>
              </w:rPr>
              <w:t>5</w:t>
            </w:r>
          </w:p>
        </w:tc>
        <w:tc>
          <w:tcPr>
            <w:tcW w:w="1104" w:type="dxa"/>
            <w:tcPrChange w:id="151" w:author="mkapur" w:date="2019-09-27T16:13:00Z">
              <w:tcPr>
                <w:tcW w:w="1104" w:type="dxa"/>
              </w:tcPr>
            </w:tcPrChange>
          </w:tcPr>
          <w:p w14:paraId="3986CFC7" w14:textId="77777777" w:rsidR="004467A0" w:rsidRPr="00AD5A40" w:rsidRDefault="004467A0" w:rsidP="004467A0">
            <w:pPr>
              <w:spacing w:line="276" w:lineRule="auto"/>
              <w:rPr>
                <w:sz w:val="20"/>
                <w:szCs w:val="20"/>
              </w:rPr>
            </w:pPr>
            <w:r w:rsidRPr="00AD5A40">
              <w:rPr>
                <w:sz w:val="20"/>
                <w:szCs w:val="20"/>
              </w:rPr>
              <w:t>Single temporal break at year 50 (of 100); no spatial variability</w:t>
            </w:r>
          </w:p>
        </w:tc>
        <w:tc>
          <w:tcPr>
            <w:tcW w:w="956" w:type="dxa"/>
            <w:tcPrChange w:id="152" w:author="mkapur" w:date="2019-09-27T16:13:00Z">
              <w:tcPr>
                <w:tcW w:w="956" w:type="dxa"/>
              </w:tcPr>
            </w:tcPrChange>
          </w:tcPr>
          <w:p w14:paraId="03DDD22C" w14:textId="3A821C79" w:rsidR="004467A0" w:rsidRPr="00AD5A40" w:rsidRDefault="004467A0" w:rsidP="004467A0">
            <w:pPr>
              <w:spacing w:line="276" w:lineRule="auto"/>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bottom"/>
            <w:tcPrChange w:id="153" w:author="mkapur" w:date="2019-09-27T16:13:00Z">
              <w:tcPr>
                <w:tcW w:w="1070" w:type="dxa"/>
                <w:vAlign w:val="center"/>
              </w:tcPr>
            </w:tcPrChange>
          </w:tcPr>
          <w:p w14:paraId="6FD4A365" w14:textId="5CEC3365" w:rsidR="004467A0" w:rsidRPr="004467A0" w:rsidRDefault="004467A0" w:rsidP="004467A0">
            <w:pPr>
              <w:spacing w:line="276" w:lineRule="auto"/>
              <w:rPr>
                <w:sz w:val="20"/>
                <w:szCs w:val="20"/>
              </w:rPr>
            </w:pPr>
            <w:ins w:id="154" w:author="mkapur" w:date="2019-09-27T16:13:00Z">
              <w:r w:rsidRPr="004467A0">
                <w:rPr>
                  <w:color w:val="000000"/>
                  <w:sz w:val="22"/>
                  <w:szCs w:val="22"/>
                  <w:rPrChange w:id="155" w:author="mkapur" w:date="2019-09-27T16:13:00Z">
                    <w:rPr>
                      <w:rFonts w:ascii="Calibri" w:hAnsi="Calibri" w:cs="Calibri"/>
                      <w:color w:val="000000"/>
                      <w:sz w:val="22"/>
                      <w:szCs w:val="22"/>
                    </w:rPr>
                  </w:rPrChange>
                </w:rPr>
                <w:t>0.97, 0.78</w:t>
              </w:r>
            </w:ins>
            <w:del w:id="156" w:author="mkapur" w:date="2019-09-27T16:13:00Z">
              <w:r w:rsidRPr="004467A0" w:rsidDel="004728E3">
                <w:rPr>
                  <w:color w:val="000000"/>
                  <w:sz w:val="20"/>
                  <w:szCs w:val="20"/>
                </w:rPr>
                <w:delText>0.69, 0.17</w:delText>
              </w:r>
            </w:del>
          </w:p>
        </w:tc>
        <w:tc>
          <w:tcPr>
            <w:tcW w:w="1069" w:type="dxa"/>
            <w:vAlign w:val="bottom"/>
            <w:tcPrChange w:id="157" w:author="mkapur" w:date="2019-09-27T16:13:00Z">
              <w:tcPr>
                <w:tcW w:w="1069" w:type="dxa"/>
                <w:vAlign w:val="center"/>
              </w:tcPr>
            </w:tcPrChange>
          </w:tcPr>
          <w:p w14:paraId="4B8D497C" w14:textId="2C0F8F82" w:rsidR="004467A0" w:rsidRPr="004467A0" w:rsidRDefault="004467A0" w:rsidP="004467A0">
            <w:pPr>
              <w:spacing w:line="276" w:lineRule="auto"/>
              <w:rPr>
                <w:sz w:val="20"/>
                <w:szCs w:val="20"/>
                <w:rPrChange w:id="158" w:author="mkapur" w:date="2019-09-27T16:13:00Z">
                  <w:rPr>
                    <w:sz w:val="20"/>
                    <w:szCs w:val="20"/>
                  </w:rPr>
                </w:rPrChange>
              </w:rPr>
            </w:pPr>
            <w:ins w:id="159" w:author="mkapur" w:date="2019-09-27T16:13:00Z">
              <w:r w:rsidRPr="004467A0">
                <w:rPr>
                  <w:color w:val="000000"/>
                  <w:sz w:val="22"/>
                  <w:szCs w:val="22"/>
                  <w:rPrChange w:id="160" w:author="mkapur" w:date="2019-09-27T16:13:00Z">
                    <w:rPr>
                      <w:rFonts w:ascii="Calibri" w:hAnsi="Calibri" w:cs="Calibri"/>
                      <w:color w:val="000000"/>
                      <w:sz w:val="22"/>
                      <w:szCs w:val="22"/>
                    </w:rPr>
                  </w:rPrChange>
                </w:rPr>
                <w:t>0.92, 0.96, 0.5</w:t>
              </w:r>
            </w:ins>
            <w:del w:id="161" w:author="mkapur" w:date="2019-09-27T16:13:00Z">
              <w:r w:rsidRPr="004467A0" w:rsidDel="004728E3">
                <w:rPr>
                  <w:color w:val="000000"/>
                  <w:sz w:val="20"/>
                  <w:szCs w:val="20"/>
                </w:rPr>
                <w:delText>0.94, 0.91, 0.63</w:delText>
              </w:r>
            </w:del>
          </w:p>
        </w:tc>
        <w:tc>
          <w:tcPr>
            <w:tcW w:w="1070" w:type="dxa"/>
            <w:vAlign w:val="bottom"/>
            <w:tcPrChange w:id="162" w:author="mkapur" w:date="2019-09-27T16:13:00Z">
              <w:tcPr>
                <w:tcW w:w="1070" w:type="dxa"/>
                <w:vAlign w:val="center"/>
              </w:tcPr>
            </w:tcPrChange>
          </w:tcPr>
          <w:p w14:paraId="60A8792D" w14:textId="7A096165" w:rsidR="004467A0" w:rsidRPr="004467A0" w:rsidRDefault="004467A0" w:rsidP="004467A0">
            <w:pPr>
              <w:spacing w:line="276" w:lineRule="auto"/>
              <w:rPr>
                <w:sz w:val="20"/>
                <w:szCs w:val="20"/>
                <w:rPrChange w:id="163" w:author="mkapur" w:date="2019-09-27T16:13:00Z">
                  <w:rPr>
                    <w:sz w:val="20"/>
                    <w:szCs w:val="20"/>
                  </w:rPr>
                </w:rPrChange>
              </w:rPr>
            </w:pPr>
            <w:ins w:id="164" w:author="mkapur" w:date="2019-09-27T16:13:00Z">
              <w:r w:rsidRPr="004467A0">
                <w:rPr>
                  <w:color w:val="000000"/>
                  <w:sz w:val="22"/>
                  <w:szCs w:val="22"/>
                  <w:rPrChange w:id="165" w:author="mkapur" w:date="2019-09-27T16:13:00Z">
                    <w:rPr>
                      <w:rFonts w:ascii="Calibri" w:hAnsi="Calibri" w:cs="Calibri"/>
                      <w:color w:val="000000"/>
                      <w:sz w:val="22"/>
                      <w:szCs w:val="22"/>
                    </w:rPr>
                  </w:rPrChange>
                </w:rPr>
                <w:t>0.9, 0.13</w:t>
              </w:r>
            </w:ins>
            <w:del w:id="166" w:author="mkapur" w:date="2019-09-27T16:13:00Z">
              <w:r w:rsidRPr="004467A0" w:rsidDel="004728E3">
                <w:rPr>
                  <w:color w:val="000000"/>
                  <w:sz w:val="20"/>
                  <w:szCs w:val="20"/>
                </w:rPr>
                <w:delText>0.7, 0.35</w:delText>
              </w:r>
            </w:del>
          </w:p>
        </w:tc>
        <w:tc>
          <w:tcPr>
            <w:tcW w:w="1069" w:type="dxa"/>
            <w:vAlign w:val="bottom"/>
            <w:tcPrChange w:id="167" w:author="mkapur" w:date="2019-09-27T16:13:00Z">
              <w:tcPr>
                <w:tcW w:w="1069" w:type="dxa"/>
                <w:vAlign w:val="center"/>
              </w:tcPr>
            </w:tcPrChange>
          </w:tcPr>
          <w:p w14:paraId="44695807" w14:textId="55B16D9C" w:rsidR="004467A0" w:rsidRPr="004467A0" w:rsidRDefault="004467A0" w:rsidP="004467A0">
            <w:pPr>
              <w:spacing w:line="276" w:lineRule="auto"/>
              <w:rPr>
                <w:sz w:val="20"/>
                <w:szCs w:val="20"/>
                <w:rPrChange w:id="168" w:author="mkapur" w:date="2019-09-27T16:13:00Z">
                  <w:rPr>
                    <w:sz w:val="20"/>
                    <w:szCs w:val="20"/>
                  </w:rPr>
                </w:rPrChange>
              </w:rPr>
            </w:pPr>
            <w:ins w:id="169" w:author="mkapur" w:date="2019-09-27T16:13:00Z">
              <w:r w:rsidRPr="004467A0">
                <w:rPr>
                  <w:color w:val="000000"/>
                  <w:sz w:val="22"/>
                  <w:szCs w:val="22"/>
                  <w:rPrChange w:id="170" w:author="mkapur" w:date="2019-09-27T16:13:00Z">
                    <w:rPr>
                      <w:rFonts w:ascii="Calibri" w:hAnsi="Calibri" w:cs="Calibri"/>
                      <w:color w:val="000000"/>
                      <w:sz w:val="22"/>
                      <w:szCs w:val="22"/>
                    </w:rPr>
                  </w:rPrChange>
                </w:rPr>
                <w:t>0.95, 0.96, 0.25</w:t>
              </w:r>
            </w:ins>
            <w:del w:id="171" w:author="mkapur" w:date="2019-09-27T16:13:00Z">
              <w:r w:rsidRPr="004467A0" w:rsidDel="004728E3">
                <w:rPr>
                  <w:color w:val="000000"/>
                  <w:sz w:val="20"/>
                  <w:szCs w:val="20"/>
                </w:rPr>
                <w:delText>0.91, 0.9</w:delText>
              </w:r>
              <w:r w:rsidRPr="004467A0" w:rsidDel="004728E3">
                <w:rPr>
                  <w:color w:val="000000"/>
                  <w:sz w:val="20"/>
                  <w:szCs w:val="20"/>
                  <w:rPrChange w:id="172" w:author="mkapur" w:date="2019-09-27T16:13:00Z">
                    <w:rPr>
                      <w:color w:val="000000"/>
                      <w:sz w:val="20"/>
                      <w:szCs w:val="20"/>
                    </w:rPr>
                  </w:rPrChange>
                </w:rPr>
                <w:delText>1, 0.30</w:delText>
              </w:r>
            </w:del>
          </w:p>
        </w:tc>
        <w:tc>
          <w:tcPr>
            <w:tcW w:w="1062" w:type="dxa"/>
            <w:vAlign w:val="bottom"/>
            <w:tcPrChange w:id="173" w:author="mkapur" w:date="2019-09-27T16:13:00Z">
              <w:tcPr>
                <w:tcW w:w="1062" w:type="dxa"/>
                <w:vAlign w:val="center"/>
              </w:tcPr>
            </w:tcPrChange>
          </w:tcPr>
          <w:p w14:paraId="3B3DACBC" w14:textId="7162321D" w:rsidR="004467A0" w:rsidRPr="004467A0" w:rsidRDefault="004467A0" w:rsidP="004467A0">
            <w:pPr>
              <w:spacing w:line="276" w:lineRule="auto"/>
              <w:rPr>
                <w:sz w:val="20"/>
                <w:szCs w:val="20"/>
              </w:rPr>
            </w:pPr>
            <w:ins w:id="174" w:author="mkapur" w:date="2019-09-27T16:13:00Z">
              <w:r w:rsidRPr="004467A0">
                <w:rPr>
                  <w:color w:val="000000"/>
                  <w:sz w:val="22"/>
                  <w:szCs w:val="22"/>
                  <w:rPrChange w:id="175" w:author="mkapur" w:date="2019-09-27T16:13:00Z">
                    <w:rPr>
                      <w:rFonts w:ascii="Calibri" w:hAnsi="Calibri" w:cs="Calibri"/>
                      <w:color w:val="000000"/>
                      <w:sz w:val="22"/>
                      <w:szCs w:val="22"/>
                    </w:rPr>
                  </w:rPrChange>
                </w:rPr>
                <w:t>0.95, 0.08</w:t>
              </w:r>
            </w:ins>
            <w:del w:id="176" w:author="mkapur" w:date="2019-09-27T16:13:00Z">
              <w:r w:rsidRPr="004467A0" w:rsidDel="004728E3">
                <w:rPr>
                  <w:color w:val="000000"/>
                  <w:sz w:val="20"/>
                  <w:szCs w:val="20"/>
                </w:rPr>
                <w:delText>0.67, 0.25</w:delText>
              </w:r>
            </w:del>
          </w:p>
        </w:tc>
        <w:tc>
          <w:tcPr>
            <w:tcW w:w="1061" w:type="dxa"/>
            <w:vAlign w:val="bottom"/>
            <w:tcPrChange w:id="177" w:author="mkapur" w:date="2019-09-27T16:13:00Z">
              <w:tcPr>
                <w:tcW w:w="1061" w:type="dxa"/>
                <w:vAlign w:val="center"/>
              </w:tcPr>
            </w:tcPrChange>
          </w:tcPr>
          <w:p w14:paraId="7C9D592C" w14:textId="19F67064" w:rsidR="004467A0" w:rsidRPr="004467A0" w:rsidRDefault="004467A0" w:rsidP="004467A0">
            <w:pPr>
              <w:spacing w:line="276" w:lineRule="auto"/>
              <w:rPr>
                <w:sz w:val="20"/>
                <w:szCs w:val="20"/>
                <w:rPrChange w:id="178" w:author="mkapur" w:date="2019-09-27T16:13:00Z">
                  <w:rPr>
                    <w:sz w:val="20"/>
                    <w:szCs w:val="20"/>
                  </w:rPr>
                </w:rPrChange>
              </w:rPr>
            </w:pPr>
            <w:ins w:id="179" w:author="mkapur" w:date="2019-09-27T16:13:00Z">
              <w:r w:rsidRPr="004467A0">
                <w:rPr>
                  <w:color w:val="000000"/>
                  <w:sz w:val="22"/>
                  <w:szCs w:val="22"/>
                  <w:rPrChange w:id="180" w:author="mkapur" w:date="2019-09-27T16:13:00Z">
                    <w:rPr>
                      <w:rFonts w:ascii="Calibri" w:hAnsi="Calibri" w:cs="Calibri"/>
                      <w:color w:val="000000"/>
                      <w:sz w:val="22"/>
                      <w:szCs w:val="22"/>
                    </w:rPr>
                  </w:rPrChange>
                </w:rPr>
                <w:t>0.92, 0.96, 0.33</w:t>
              </w:r>
            </w:ins>
            <w:del w:id="181" w:author="mkapur" w:date="2019-09-27T16:13:00Z">
              <w:r w:rsidRPr="004467A0" w:rsidDel="004728E3">
                <w:rPr>
                  <w:color w:val="000000"/>
                  <w:sz w:val="20"/>
                  <w:szCs w:val="20"/>
                </w:rPr>
                <w:delText>0.92, 0.91, 0.41</w:delText>
              </w:r>
            </w:del>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692A9F">
        <w:trPr>
          <w:trHeight w:val="281"/>
        </w:trPr>
        <w:tc>
          <w:tcPr>
            <w:tcW w:w="1435" w:type="dxa"/>
            <w:shd w:val="clear" w:color="auto" w:fill="auto"/>
            <w:noWrap/>
            <w:vAlign w:val="center"/>
            <w:hideMark/>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692A9F">
        <w:trPr>
          <w:trHeight w:val="281"/>
        </w:trPr>
        <w:tc>
          <w:tcPr>
            <w:tcW w:w="1435" w:type="dxa"/>
            <w:shd w:val="clear" w:color="auto" w:fill="auto"/>
            <w:noWrap/>
            <w:vAlign w:val="center"/>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692A9F">
        <w:trPr>
          <w:trHeight w:val="281"/>
        </w:trPr>
        <w:tc>
          <w:tcPr>
            <w:tcW w:w="1435" w:type="dxa"/>
            <w:shd w:val="clear" w:color="auto" w:fill="auto"/>
            <w:noWrap/>
            <w:vAlign w:val="center"/>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692A9F">
        <w:trPr>
          <w:trHeight w:val="281"/>
        </w:trPr>
        <w:tc>
          <w:tcPr>
            <w:tcW w:w="1435" w:type="dxa"/>
            <w:shd w:val="clear" w:color="auto" w:fill="auto"/>
            <w:noWrap/>
            <w:vAlign w:val="center"/>
            <w:hideMark/>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692A9F">
        <w:trPr>
          <w:trHeight w:val="281"/>
        </w:trPr>
        <w:tc>
          <w:tcPr>
            <w:tcW w:w="1435" w:type="dxa"/>
            <w:shd w:val="clear" w:color="auto" w:fill="auto"/>
            <w:noWrap/>
            <w:vAlign w:val="center"/>
            <w:hideMark/>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692A9F">
        <w:trPr>
          <w:trHeight w:val="281"/>
        </w:trPr>
        <w:tc>
          <w:tcPr>
            <w:tcW w:w="1435" w:type="dxa"/>
            <w:shd w:val="clear" w:color="auto" w:fill="auto"/>
            <w:noWrap/>
            <w:vAlign w:val="center"/>
            <w:hideMark/>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692A9F">
        <w:trPr>
          <w:trHeight w:val="281"/>
        </w:trPr>
        <w:tc>
          <w:tcPr>
            <w:tcW w:w="1435" w:type="dxa"/>
            <w:shd w:val="clear" w:color="auto" w:fill="auto"/>
            <w:noWrap/>
            <w:vAlign w:val="center"/>
            <w:hideMark/>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692A9F">
        <w:trPr>
          <w:trHeight w:val="281"/>
        </w:trPr>
        <w:tc>
          <w:tcPr>
            <w:tcW w:w="1435" w:type="dxa"/>
            <w:shd w:val="clear" w:color="auto" w:fill="auto"/>
            <w:noWrap/>
            <w:vAlign w:val="center"/>
            <w:hideMark/>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692A9F">
        <w:trPr>
          <w:trHeight w:val="281"/>
        </w:trPr>
        <w:tc>
          <w:tcPr>
            <w:tcW w:w="1435" w:type="dxa"/>
            <w:shd w:val="clear" w:color="auto" w:fill="auto"/>
            <w:noWrap/>
            <w:vAlign w:val="center"/>
            <w:hideMark/>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692A9F">
        <w:trPr>
          <w:trHeight w:val="281"/>
        </w:trPr>
        <w:tc>
          <w:tcPr>
            <w:tcW w:w="1435" w:type="dxa"/>
            <w:shd w:val="clear" w:color="auto" w:fill="auto"/>
            <w:noWrap/>
            <w:vAlign w:val="center"/>
            <w:hideMark/>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692A9F">
        <w:trPr>
          <w:trHeight w:val="281"/>
        </w:trPr>
        <w:tc>
          <w:tcPr>
            <w:tcW w:w="1435" w:type="dxa"/>
            <w:shd w:val="clear" w:color="auto" w:fill="auto"/>
            <w:noWrap/>
            <w:vAlign w:val="center"/>
            <w:hideMark/>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74388C2A" w14:textId="77777777" w:rsidR="00617165" w:rsidRDefault="00617165" w:rsidP="00692A9F">
      <w:pPr>
        <w:pStyle w:val="Caption"/>
        <w:spacing w:line="276" w:lineRule="auto"/>
        <w:jc w:val="both"/>
      </w:pPr>
    </w:p>
    <w:p w14:paraId="56767CD4" w14:textId="5881234A"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bookmarkStart w:id="182" w:name="_GoBack"/>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bookmarkEnd w:id="182"/>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183"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183"/>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184"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184"/>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E0B53" w14:textId="77777777" w:rsidR="00660D93" w:rsidRDefault="00660D93" w:rsidP="001F239F">
      <w:pPr>
        <w:spacing w:line="240" w:lineRule="auto"/>
      </w:pPr>
      <w:r>
        <w:separator/>
      </w:r>
    </w:p>
  </w:endnote>
  <w:endnote w:type="continuationSeparator" w:id="0">
    <w:p w14:paraId="2ED23DD9" w14:textId="77777777" w:rsidR="00660D93" w:rsidRDefault="00660D93"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FC2445" w:rsidRDefault="00FC2445">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FC2445" w:rsidRDefault="00FC2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C321A" w14:textId="77777777" w:rsidR="00660D93" w:rsidRDefault="00660D93" w:rsidP="001F239F">
      <w:pPr>
        <w:spacing w:line="240" w:lineRule="auto"/>
      </w:pPr>
      <w:r>
        <w:separator/>
      </w:r>
    </w:p>
  </w:footnote>
  <w:footnote w:type="continuationSeparator" w:id="0">
    <w:p w14:paraId="09EEDD71" w14:textId="77777777" w:rsidR="00660D93" w:rsidRDefault="00660D93"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1F6D48"/>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65B0D"/>
    <w:rsid w:val="009706E4"/>
    <w:rsid w:val="00974CDD"/>
    <w:rsid w:val="00976DBF"/>
    <w:rsid w:val="00982B51"/>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A40"/>
    <w:rsid w:val="00AD5B98"/>
    <w:rsid w:val="00AE1859"/>
    <w:rsid w:val="00AE44B1"/>
    <w:rsid w:val="00B01012"/>
    <w:rsid w:val="00B240CD"/>
    <w:rsid w:val="00B268DA"/>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0AA6"/>
    <w:rsid w:val="00D437F5"/>
    <w:rsid w:val="00D44E57"/>
    <w:rsid w:val="00D45F4D"/>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C5FA0-BEFD-4A1D-AAD9-F080F2E3F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24</Pages>
  <Words>3622</Words>
  <Characters>2065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7</cp:revision>
  <cp:lastPrinted>2019-06-24T16:44:00Z</cp:lastPrinted>
  <dcterms:created xsi:type="dcterms:W3CDTF">2019-07-02T15:18:00Z</dcterms:created>
  <dcterms:modified xsi:type="dcterms:W3CDTF">2019-09-27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